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6EF3FA3" w14:textId="5CDBE2A9" w:rsidR="002F498B" w:rsidRPr="00E635E4" w:rsidRDefault="00BB1837" w:rsidP="00BD0C7A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mparison of a</w:t>
      </w:r>
      <w:r w:rsidR="002F498B" w:rsidRPr="00E635E4">
        <w:rPr>
          <w:rFonts w:ascii="Times New Roman" w:hAnsi="Times New Roman" w:cs="Times New Roman"/>
          <w:b/>
          <w:sz w:val="24"/>
          <w:szCs w:val="24"/>
        </w:rPr>
        <w:t xml:space="preserve"> Semi-Automatic Protocol Using Plastering and 3D Scanning Techniques </w:t>
      </w:r>
      <w:r>
        <w:rPr>
          <w:rFonts w:ascii="Times New Roman" w:hAnsi="Times New Roman" w:cs="Times New Roman"/>
          <w:b/>
          <w:sz w:val="24"/>
          <w:szCs w:val="24"/>
        </w:rPr>
        <w:t xml:space="preserve">with the Direct Measurement Protocol </w:t>
      </w:r>
      <w:r w:rsidR="002F498B" w:rsidRPr="00E635E4">
        <w:rPr>
          <w:rFonts w:ascii="Times New Roman" w:hAnsi="Times New Roman" w:cs="Times New Roman"/>
          <w:b/>
          <w:sz w:val="24"/>
          <w:szCs w:val="24"/>
        </w:rPr>
        <w:t xml:space="preserve">for Hand </w:t>
      </w:r>
      <w:r>
        <w:rPr>
          <w:rFonts w:ascii="Times New Roman" w:hAnsi="Times New Roman" w:cs="Times New Roman"/>
          <w:b/>
          <w:sz w:val="24"/>
          <w:szCs w:val="24"/>
        </w:rPr>
        <w:t>Anthropometry</w:t>
      </w:r>
    </w:p>
    <w:p w14:paraId="4E325C33" w14:textId="77777777" w:rsidR="00C26A02" w:rsidRPr="00BB1837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4BEA2EA5" w14:textId="0E2F754D" w:rsidR="00C26A02" w:rsidRPr="00E635E4" w:rsidRDefault="000A3D5C" w:rsidP="00C26A02">
      <w:pPr>
        <w:spacing w:after="0"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E635E4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1A64CF85" w14:textId="563F04F3" w:rsidR="007113CF" w:rsidRPr="009B5A56" w:rsidRDefault="00C26A02" w:rsidP="00C26A02">
      <w:pPr>
        <w:spacing w:after="0" w:line="480" w:lineRule="auto"/>
        <w:jc w:val="left"/>
        <w:rPr>
          <w:rFonts w:ascii="Times New Roman" w:hAnsi="Times New Roman"/>
          <w:color w:val="000000" w:themeColor="text1"/>
          <w:sz w:val="24"/>
          <w:szCs w:val="24"/>
        </w:rPr>
      </w:pPr>
      <w:r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AB06DB"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>he present</w:t>
      </w:r>
      <w:r w:rsidR="000A3D5C"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udy </w:t>
      </w:r>
      <w:r w:rsidR="006521A3"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>aimed to compare</w:t>
      </w:r>
      <w:r w:rsidR="00BB1837"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>a 3D semi-automatic measurement protocol (3D-SAMP) which measures hand dimensions using a</w:t>
      </w:r>
      <w:r w:rsidR="00274BE5"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aster hand and a</w:t>
      </w:r>
      <w:r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D scanner with the conventional direct measurement protocol (DMP</w:t>
      </w:r>
      <w:r w:rsidR="007113CF"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n experiment was conducted to measure 52 dimensions of one hand by 20 measurers with 3 repetitions. </w:t>
      </w:r>
      <w:r w:rsidR="004647B4" w:rsidRPr="006A09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locations of landmarks </w:t>
      </w:r>
      <w:r w:rsidR="004647B4"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tached to the plaster hand were automatically identified and then measurements of the hand dimensions were automatically extracted in the 3D-SAMP. </w:t>
      </w:r>
      <w:r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>Significant measurem</w:t>
      </w:r>
      <w:r w:rsidR="00A60E18"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t differences with a range of </w:t>
      </w:r>
      <w:r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1 </w:t>
      </w:r>
      <w:r w:rsidR="00A60E18"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4.4 mm between the 3D-SAMP and </w:t>
      </w:r>
      <w:r w:rsid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MP were observed </w:t>
      </w:r>
      <w:r w:rsidR="00A60E18"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13 </w:t>
      </w:r>
      <w:r w:rsidR="00AE6E08"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 of the 52 </w:t>
      </w:r>
      <w:r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>dimensions</w:t>
      </w:r>
      <w:r w:rsid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</w:t>
      </w:r>
      <w:r w:rsidRPr="004F47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</w:t>
      </w:r>
      <w:r w:rsidRPr="009B5A5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D-SAMP showed </w:t>
      </w:r>
      <w:r w:rsidR="00390A3A" w:rsidRPr="009B5A5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tter reliability than the DMP in terms of </w:t>
      </w:r>
      <w:r w:rsidRPr="009B5A5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ra- and inter-measurer </w:t>
      </w:r>
      <w:r w:rsidR="00390A3A" w:rsidRPr="009B5A56">
        <w:rPr>
          <w:rFonts w:ascii="Times New Roman" w:hAnsi="Times New Roman" w:cs="Times New Roman"/>
          <w:color w:val="000000" w:themeColor="text1"/>
          <w:sz w:val="24"/>
          <w:szCs w:val="24"/>
        </w:rPr>
        <w:t>variability</w:t>
      </w:r>
      <w:r w:rsidR="004F4716" w:rsidRPr="009B5A5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113CF" w:rsidRPr="009B5A5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3D-SAMP </w:t>
      </w:r>
      <w:r w:rsidR="00E67F5D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was found </w:t>
      </w:r>
      <w:r w:rsidR="00C955AC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significantly </w:t>
      </w:r>
      <w:r w:rsidR="00E67F5D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faster </w:t>
      </w:r>
      <w:r w:rsidR="00C955AC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and </w:t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easier in hand measurement </w:t>
      </w:r>
      <w:r w:rsidR="007113CF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than the DMP </w:t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(11.1 </w:t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sym w:font="Symbol" w:char="F0B1"/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 3.5 min. for 3D-SAMP and 17.8 </w:t>
      </w:r>
      <w:bookmarkStart w:id="0" w:name="_GoBack"/>
      <w:bookmarkEnd w:id="0"/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sym w:font="Symbol" w:char="F0B1"/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 4.5 min for DMP; 5.2 </w:t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sym w:font="Symbol" w:char="F0B1"/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 0.8 for 3D-SAMP and 4.3 </w:t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sym w:font="Symbol" w:char="F0B1"/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 0.8</w:t>
      </w:r>
      <w:r w:rsidR="00C955AC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 for DMP </w:t>
      </w:r>
      <w:r w:rsidR="0000401D" w:rsidRPr="009B5A56">
        <w:rPr>
          <w:rFonts w:ascii="Times New Roman" w:hAnsi="Times New Roman"/>
          <w:color w:val="000000" w:themeColor="text1"/>
          <w:sz w:val="24"/>
          <w:szCs w:val="24"/>
        </w:rPr>
        <w:t>using</w:t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 a 7- point scale </w:t>
      </w:r>
      <w:r w:rsidR="00C955AC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with 1 for very dissatisfied and 7 for very satisfied for </w:t>
      </w:r>
      <w:r w:rsidR="004C6DBB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ease of measurement) </w:t>
      </w:r>
      <w:r w:rsidR="007113CF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when fabrication </w:t>
      </w:r>
      <w:r w:rsidR="006A097A" w:rsidRPr="009B5A56">
        <w:rPr>
          <w:rFonts w:ascii="Times New Roman" w:hAnsi="Times New Roman"/>
          <w:color w:val="000000" w:themeColor="text1"/>
          <w:sz w:val="24"/>
          <w:szCs w:val="24"/>
        </w:rPr>
        <w:t>(</w:t>
      </w:r>
      <w:r w:rsidR="00F61BD3" w:rsidRPr="009B5A56">
        <w:rPr>
          <w:rFonts w:ascii="Times New Roman" w:hAnsi="Times New Roman"/>
          <w:color w:val="000000" w:themeColor="text1"/>
          <w:sz w:val="24"/>
          <w:szCs w:val="24"/>
        </w:rPr>
        <w:t>about 1 hour 10 min.</w:t>
      </w:r>
      <w:r w:rsidR="006A097A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) </w:t>
      </w:r>
      <w:r w:rsidR="007113CF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and scanning </w:t>
      </w:r>
      <w:r w:rsidR="006A097A" w:rsidRPr="009B5A56">
        <w:rPr>
          <w:rFonts w:ascii="Times New Roman" w:hAnsi="Times New Roman"/>
          <w:color w:val="000000" w:themeColor="text1"/>
          <w:sz w:val="24"/>
          <w:szCs w:val="24"/>
        </w:rPr>
        <w:t xml:space="preserve">(3 min.) </w:t>
      </w:r>
      <w:r w:rsidR="007113CF" w:rsidRPr="009B5A56">
        <w:rPr>
          <w:rFonts w:ascii="Times New Roman" w:hAnsi="Times New Roman"/>
          <w:color w:val="000000" w:themeColor="text1"/>
          <w:sz w:val="24"/>
          <w:szCs w:val="24"/>
        </w:rPr>
        <w:t>of a plaster hand were not considered.</w:t>
      </w:r>
      <w:r w:rsidR="00D62D46" w:rsidRPr="009B5A56">
        <w:rPr>
          <w:rFonts w:ascii="Times New Roman" w:hAnsi="Times New Roman" w:hint="eastAsia"/>
          <w:color w:val="000000" w:themeColor="text1"/>
          <w:sz w:val="24"/>
          <w:szCs w:val="24"/>
        </w:rPr>
        <w:t xml:space="preserve"> </w:t>
      </w:r>
      <w:r w:rsidR="00D62D46" w:rsidRPr="009B5A56">
        <w:rPr>
          <w:rFonts w:ascii="Times New Roman" w:hAnsi="Times New Roman"/>
          <w:color w:val="000000" w:themeColor="text1"/>
          <w:sz w:val="24"/>
          <w:szCs w:val="24"/>
        </w:rPr>
        <w:t>The proposed 3D-SAMP is applicable only to plaster hands available in hand measurement.</w:t>
      </w:r>
    </w:p>
    <w:p w14:paraId="6688EE89" w14:textId="77777777" w:rsidR="007113CF" w:rsidRPr="009B5A56" w:rsidRDefault="007113CF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F85C73B" w14:textId="5D7DE116" w:rsidR="0066461E" w:rsidRPr="00AE6E08" w:rsidRDefault="0066461E" w:rsidP="00C26A02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4A9CD841" w14:textId="77777777" w:rsidR="00AE6E08" w:rsidRDefault="00C26A02" w:rsidP="00E3147D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635E4">
        <w:rPr>
          <w:rFonts w:ascii="Times New Roman" w:hAnsi="Times New Roman" w:cs="Times New Roman"/>
          <w:b/>
          <w:sz w:val="24"/>
          <w:szCs w:val="24"/>
        </w:rPr>
        <w:t>Keyword</w:t>
      </w:r>
      <w:r w:rsidRPr="00E635E4">
        <w:rPr>
          <w:rFonts w:ascii="Times New Roman" w:hAnsi="Times New Roman" w:cs="Times New Roman"/>
          <w:sz w:val="24"/>
          <w:szCs w:val="24"/>
        </w:rPr>
        <w:t xml:space="preserve">: hand anthropometry, 3D scanning, </w:t>
      </w:r>
      <w:r w:rsidR="00A60E18" w:rsidRPr="00E635E4">
        <w:rPr>
          <w:rFonts w:ascii="Times New Roman" w:hAnsi="Times New Roman" w:cs="Times New Roman"/>
          <w:sz w:val="24"/>
          <w:szCs w:val="24"/>
        </w:rPr>
        <w:t>semi-</w:t>
      </w:r>
      <w:r w:rsidRPr="00E635E4">
        <w:rPr>
          <w:rFonts w:ascii="Times New Roman" w:hAnsi="Times New Roman" w:cs="Times New Roman"/>
          <w:sz w:val="24"/>
          <w:szCs w:val="24"/>
        </w:rPr>
        <w:t>automatic measurement, direct measurement, performance evaluation</w:t>
      </w:r>
    </w:p>
    <w:p w14:paraId="547A70E6" w14:textId="77777777" w:rsidR="00AE6E08" w:rsidRDefault="00AE6E08" w:rsidP="00E3147D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6CA73FC" w14:textId="77777777" w:rsidR="00AE6E08" w:rsidRDefault="00AE6E08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4F928CE" w14:textId="640B7669" w:rsidR="00C26A02" w:rsidRPr="00E635E4" w:rsidRDefault="00C26A02" w:rsidP="00C26A02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E635E4">
        <w:rPr>
          <w:rFonts w:ascii="Times New Roman" w:hAnsi="Times New Roman" w:cs="Times New Roman"/>
          <w:b/>
          <w:sz w:val="24"/>
          <w:szCs w:val="24"/>
        </w:rPr>
        <w:lastRenderedPageBreak/>
        <w:t>1. Introduction</w:t>
      </w:r>
    </w:p>
    <w:p w14:paraId="45F4A763" w14:textId="4F59FED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35E4">
        <w:rPr>
          <w:rFonts w:ascii="Times New Roman" w:hAnsi="Times New Roman" w:cs="Times New Roman"/>
          <w:sz w:val="24"/>
          <w:szCs w:val="24"/>
        </w:rPr>
        <w:t xml:space="preserve">Hand anthropometric data are of use to design the size and </w:t>
      </w:r>
      <w:r w:rsidR="00A60E18" w:rsidRPr="00E635E4">
        <w:rPr>
          <w:rFonts w:ascii="Times New Roman" w:hAnsi="Times New Roman" w:cs="Times New Roman"/>
          <w:sz w:val="24"/>
          <w:szCs w:val="24"/>
        </w:rPr>
        <w:t xml:space="preserve">shape </w:t>
      </w:r>
      <w:r w:rsidRPr="00E635E4">
        <w:rPr>
          <w:rFonts w:ascii="Times New Roman" w:hAnsi="Times New Roman" w:cs="Times New Roman"/>
          <w:sz w:val="24"/>
          <w:szCs w:val="24"/>
        </w:rPr>
        <w:t xml:space="preserve">of a hand-held </w:t>
      </w:r>
      <w:r w:rsidR="00A60E18" w:rsidRPr="00E635E4">
        <w:rPr>
          <w:rFonts w:ascii="Times New Roman" w:hAnsi="Times New Roman" w:cs="Times New Roman"/>
          <w:sz w:val="24"/>
          <w:szCs w:val="24"/>
        </w:rPr>
        <w:t xml:space="preserve">or hand-wearable </w:t>
      </w:r>
      <w:r w:rsidRPr="00E635E4">
        <w:rPr>
          <w:rFonts w:ascii="Times New Roman" w:hAnsi="Times New Roman" w:cs="Times New Roman"/>
          <w:sz w:val="24"/>
          <w:szCs w:val="24"/>
        </w:rPr>
        <w:t xml:space="preserve">device for proper fit, comfort, and motion economy. Comprehensive, in-depth hand anthropometric surveys have been reported by </w:t>
      </w:r>
      <w:r w:rsidRPr="00E635E4">
        <w:rPr>
          <w:rFonts w:ascii="Times New Roman" w:hAnsi="Times New Roman" w:cs="Times New Roman"/>
          <w:sz w:val="24"/>
          <w:szCs w:val="24"/>
        </w:rPr>
        <w:fldChar w:fldCharType="begin"/>
      </w:r>
      <w:r w:rsidRPr="00E635E4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Greiner&lt;/Author&gt;&lt;Year&gt;1991&lt;/Year&gt;&lt;RecNum&gt;379&lt;/RecNum&gt;&lt;DisplayText&gt;Greiner (1991)&lt;/DisplayText&gt;&lt;record&gt;&lt;rec-number&gt;379&lt;/rec-number&gt;&lt;foreign-keys&gt;&lt;key app="EN" db-id="wvdf9tzsm0s95xefze4ptaaywezrx5wwr2sw" timestamp="1311558427"&gt;379&lt;/key&gt;&lt;/foreign-keys&gt;&lt;ref-type name="Report"&gt;27&lt;/ref-type&gt;&lt;contributors&gt;&lt;authors&gt;&lt;author&gt;T. M. Greiner&lt;/author&gt;&lt;/authors&gt;&lt;/contributors&gt;&lt;titles&gt;&lt;title&gt;Hand Anthropometry of U.S. Army Personnel&lt;/title&gt;&lt;/titles&gt;&lt;dates&gt;&lt;year&gt;1991&lt;/year&gt;&lt;/dates&gt;&lt;pub-location&gt;Natick, MA&lt;/pub-location&gt;&lt;publisher&gt;U.S. Army Natick Research, Development and Engineering Center&lt;/publisher&gt;&lt;isbn&gt;No. AD-A244 533&lt;/isbn&gt;&lt;urls&gt;&lt;/urls&gt;&lt;/record&gt;&lt;/Cite&gt;&lt;/EndNote&gt;</w:instrText>
      </w:r>
      <w:r w:rsidRPr="00E635E4">
        <w:rPr>
          <w:rFonts w:ascii="Times New Roman" w:hAnsi="Times New Roman" w:cs="Times New Roman"/>
          <w:sz w:val="24"/>
          <w:szCs w:val="24"/>
        </w:rPr>
        <w:fldChar w:fldCharType="separate"/>
      </w:r>
      <w:r w:rsidRPr="00E635E4">
        <w:rPr>
          <w:rFonts w:ascii="Times New Roman" w:hAnsi="Times New Roman" w:cs="Times New Roman"/>
          <w:noProof/>
          <w:sz w:val="24"/>
          <w:szCs w:val="24"/>
        </w:rPr>
        <w:t>Greiner (1991)</w:t>
      </w:r>
      <w:r w:rsidRPr="00E635E4">
        <w:rPr>
          <w:rFonts w:ascii="Times New Roman" w:hAnsi="Times New Roman" w:cs="Times New Roman"/>
          <w:sz w:val="24"/>
          <w:szCs w:val="24"/>
        </w:rPr>
        <w:fldChar w:fldCharType="end"/>
      </w:r>
      <w:r w:rsidRPr="00E635E4">
        <w:rPr>
          <w:rFonts w:ascii="Times New Roman" w:hAnsi="Times New Roman" w:cs="Times New Roman"/>
          <w:sz w:val="24"/>
          <w:szCs w:val="24"/>
        </w:rPr>
        <w:t xml:space="preserve"> for the U.S. Army personnel (</w:t>
      </w:r>
      <w:r w:rsidRPr="00E635E4">
        <w:rPr>
          <w:rFonts w:ascii="Times New Roman" w:hAnsi="Times New Roman" w:cs="Times New Roman"/>
          <w:i/>
          <w:sz w:val="24"/>
          <w:szCs w:val="24"/>
        </w:rPr>
        <w:t>n</w:t>
      </w:r>
      <w:r w:rsidRPr="00E635E4">
        <w:rPr>
          <w:rFonts w:ascii="Times New Roman" w:hAnsi="Times New Roman" w:cs="Times New Roman"/>
          <w:sz w:val="24"/>
          <w:szCs w:val="24"/>
        </w:rPr>
        <w:t xml:space="preserve"> = 2,307</w:t>
      </w:r>
      <w:r w:rsidR="00A60E18" w:rsidRPr="00E635E4">
        <w:rPr>
          <w:rFonts w:ascii="Times New Roman" w:hAnsi="Times New Roman" w:cs="Times New Roman"/>
          <w:sz w:val="24"/>
          <w:szCs w:val="24"/>
        </w:rPr>
        <w:t xml:space="preserve">, 84 </w:t>
      </w:r>
      <w:r w:rsidR="00A60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dimension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Kwon&lt;/Author&gt;&lt;Year&gt;2005&lt;/Year&gt;&lt;RecNum&gt;371&lt;/RecNum&gt;&lt;DisplayText&gt;M. Kwon, Choi, Chung, and Yang (2005)&lt;/DisplayText&gt;&lt;record&gt;&lt;rec-number&gt;371&lt;/rec-number&gt;&lt;foreign-keys&gt;&lt;key app="EN" db-id="wvdf9tzsm0s95xefze4ptaaywezrx5wwr2sw" timestamp="1311558449"&gt;371&lt;/key&gt;&lt;/foreign-keys&gt;&lt;ref-type name="Journal Article"&gt;17&lt;/ref-type&gt;&lt;contributors&gt;&lt;authors&gt;&lt;author&gt;Myoungsook Kwon&lt;/author&gt;&lt;author&gt;Insoon Choi&lt;/author&gt;&lt;author&gt;Gisoo Chung&lt;/author&gt;&lt;author&gt;Minjae Yang&lt;/author&gt;&lt;/authors&gt;&lt;/contributors&gt;&lt;titles&gt;&lt;title&gt;A study on establishment of glove size system and hand shape&lt;/title&gt;&lt;secondary-title&gt;Journal of the Korean Society of Costume&lt;/secondary-title&gt;&lt;/titles&gt;&lt;periodical&gt;&lt;full-title&gt;Journal of the Korean Society of Costume&lt;/full-title&gt;&lt;/periodical&gt;&lt;pages&gt;24-37&lt;/pages&gt;&lt;volume&gt;55&lt;/volume&gt;&lt;number&gt;6&lt;/number&gt;&lt;dates&gt;&lt;year&gt;2005&lt;/year&gt;&lt;/dates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. Kwon, Choi, Chung, and Yang (2005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Korean civilians (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265</w:t>
      </w:r>
      <w:r w:rsidR="00A60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63 dimension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Chandra&lt;/Author&gt;&lt;Year&gt;2011&lt;/Year&gt;&lt;RecNum&gt;531&lt;/RecNum&gt;&lt;DisplayText&gt;Chandra, Chandna, and Deswal (2011)&lt;/DisplayText&gt;&lt;record&gt;&lt;rec-number&gt;531&lt;/rec-number&gt;&lt;foreign-keys&gt;&lt;key app="EN" db-id="wvdf9tzsm0s95xefze4ptaaywezrx5wwr2sw" timestamp="1341370932"&gt;531&lt;/key&gt;&lt;/foreign-keys&gt;&lt;ref-type name="Journal Article"&gt;17&lt;/ref-type&gt;&lt;contributors&gt;&lt;authors&gt;&lt;author&gt;Arunesh Chandra&lt;/author&gt;&lt;author&gt;Pankaj Chandna&lt;/author&gt;&lt;author&gt;Surinder Deswal&lt;/author&gt;&lt;/authors&gt;&lt;/contributors&gt;&lt;titles&gt;&lt;title&gt;Analysis of hand anthropometric dimensions of male industrial workers of Haryana state&lt;/title&gt;&lt;secondary-title&gt;International Journal of Engineering&lt;/secondary-title&gt;&lt;alt-title&gt;International Journal of Engineering&lt;/alt-title&gt;&lt;/titles&gt;&lt;periodical&gt;&lt;full-title&gt;Int. J. Eng.&lt;/full-title&gt;&lt;abbr-1&gt;International Journal of Engineering&lt;/abbr-1&gt;&lt;/periodical&gt;&lt;alt-periodical&gt;&lt;full-title&gt;Int. J. Eng.&lt;/full-title&gt;&lt;abbr-1&gt;International Journal of Engineering&lt;/abbr-1&gt;&lt;/alt-periodical&gt;&lt;pages&gt;242-256&lt;/pages&gt;&lt;volume&gt;5&lt;/volume&gt;&lt;number&gt;3&lt;/number&gt;&lt;dates&gt;&lt;year&gt;2011&lt;/year&gt;&lt;/dates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handra, Chandna, and Deswal (2011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he industrial workers of India (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878</w:t>
      </w:r>
      <w:r w:rsidR="00A60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37 dimension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gQXV0aG9yWWVhcj0iMSI+PEF1dGhvcj5NYW5kYWhhd2k8L0F1dGhvcj48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gQXV0aG9yWWVhcj0iMSI+PEF1dGhvcj5NYW5kYWhhd2k8L0F1dGhvcj48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andahawi, Imrhan, Al-Shobaki, and Sarder (2008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Jordanian civilians (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236</w:t>
      </w:r>
      <w:r w:rsidR="00A60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24 dimension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Examples of hand anthropometric data application to ergonomic design include a glove design study by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Choi&lt;/Author&gt;&lt;Year&gt;2006&lt;/Year&gt;&lt;RecNum&gt;382&lt;/RecNum&gt;&lt;DisplayText&gt;Choi, Lee, Kang, and Kim (2006)&lt;/DisplayText&gt;&lt;record&gt;&lt;rec-number&gt;382&lt;/rec-number&gt;&lt;foreign-keys&gt;&lt;key app="EN" db-id="wvdf9tzsm0s95xefze4ptaaywezrx5wwr2sw" timestamp="1311558427"&gt;382&lt;/key&gt;&lt;/foreign-keys&gt;&lt;ref-type name="Report"&gt;27&lt;/ref-type&gt;&lt;contributors&gt;&lt;authors&gt;&lt;author&gt;Choi, H.&lt;/author&gt;&lt;author&gt;Lee, K.&lt;/author&gt;&lt;author&gt;Kang, Y.&lt;/author&gt;&lt;author&gt;Kim, U.&lt;/author&gt;&lt;/authors&gt;&lt;/contributors&gt;&lt;titles&gt;&lt;title&gt;Development of Hand Measurement Protocol for Glove Design&lt;/title&gt;&lt;/titles&gt;&lt;dates&gt;&lt;year&gt;2006&lt;/year&gt;&lt;/dates&gt;&lt;pub-location&gt;Seoul, South Korea&lt;/pub-location&gt;&lt;publisher&gt;Size Korea&lt;/publisher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hoi, Lee, Kang, and Kim (2006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gQXV0aG9yWWVhcj0iMSI+PEF1dGhvcj5Ld29uPC9BdXRob3I+PFllYXI+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gQXV0aG9yWWVhcj0iMSI+PEF1dGhvcj5Ld29uPC9BdXRob3I+PFllYXI+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O. Kwon, Jung, You, and Kim (2009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 spoon for children by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Liu&lt;/Author&gt;&lt;Year&gt;2008&lt;/Year&gt;&lt;RecNum&gt;533&lt;/RecNum&gt;&lt;DisplayText&gt;Liu, Tseng, Wu, and Liu (2008)&lt;/DisplayText&gt;&lt;record&gt;&lt;rec-number&gt;533&lt;/rec-number&gt;&lt;foreign-keys&gt;&lt;key app="EN" db-id="wvdf9tzsm0s95xefze4ptaaywezrx5wwr2sw" timestamp="1341374371"&gt;533&lt;/key&gt;&lt;/foreign-keys&gt;&lt;ref-type name="Conference Proceedings"&gt;10&lt;/ref-type&gt;&lt;contributors&gt;&lt;authors&gt;&lt;author&gt;B. S. Liu&lt;/author&gt;&lt;author&gt;H. Y. Tseng&lt;/author&gt;&lt;author&gt;C. C. Wu&lt;/author&gt;&lt;author&gt;C. Y. Liu&lt;/author&gt;&lt;/authors&gt;&lt;/contributors&gt;&lt;titles&gt;&lt;title&gt;Incorporating anthropometry into design of spoon for children&lt;/title&gt;&lt;secondary-title&gt;4th International Conference on Management of Innovation and Technology&lt;/secondary-title&gt;&lt;/titles&gt;&lt;dates&gt;&lt;year&gt;2008&lt;/year&gt;&lt;/dates&gt;&lt;pub-location&gt;380-384&lt;/pub-location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iu, Tseng, Wu, and Liu (2008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a grip design of vacuum cleaner by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Lee&lt;/Author&gt;&lt;Year&gt;2008&lt;/Year&gt;&lt;RecNum&gt;532&lt;/RecNum&gt;&lt;DisplayText&gt;Lee, Jung, and You (2008)&lt;/DisplayText&gt;&lt;record&gt;&lt;rec-number&gt;532&lt;/rec-number&gt;&lt;foreign-keys&gt;&lt;key app="EN" db-id="wvdf9tzsm0s95xefze4ptaaywezrx5wwr2sw" timestamp="1341374186"&gt;532&lt;/key&gt;&lt;/foreign-keys&gt;&lt;ref-type name="Conference Proceedings"&gt;10&lt;/ref-type&gt;&lt;contributors&gt;&lt;authors&gt;&lt;author&gt;W. Lee&lt;/author&gt;&lt;author&gt;K. Jung&lt;/author&gt;&lt;author&gt;H. You&lt;/author&gt;&lt;/authors&gt;&lt;/contributors&gt;&lt;titles&gt;&lt;title&gt;Development and application of a grip design method using hand anthropometric data&lt;/title&gt;&lt;secondary-title&gt;2008 Spring Conference of the Korean Institute of Industrial Engineers&lt;/secondary-title&gt;&lt;/titles&gt;&lt;dates&gt;&lt;year&gt;2008&lt;/year&gt;&lt;/dates&gt;&lt;pub-location&gt;Pohang, Korea.&lt;/pub-location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ee, Jung, and You (2008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A60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tter fit, comfort, 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otion economy.</w:t>
      </w:r>
    </w:p>
    <w:p w14:paraId="67369FCD" w14:textId="26BD1043" w:rsidR="00E67F5D" w:rsidRDefault="00C26A02" w:rsidP="00812001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easurement protocols including a direct measurement protocol (DMP), a photogrammetric method (PM), and a 3D scanning method (</w:t>
      </w:r>
      <w:r w:rsidR="00690BC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3D-SM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 have been utilized to collect hand anthropometric data, each having pros and cons in terms of accuracy, reliability, availability of post-measurement, time efficiency, cost, and usability. First, the DMP (using tape measures, measu</w:t>
      </w:r>
      <w:r w:rsidR="004C02D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ring rod</w:t>
      </w:r>
      <w:r w:rsidR="00B10E0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calipers, and thickness gauges) is</w:t>
      </w:r>
      <w:r w:rsidR="00D4040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imple</w:t>
      </w:r>
      <w:r w:rsidR="00D9192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le</w:t>
      </w:r>
      <w:r w:rsidR="00D9192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pensiv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Son&lt;/Author&gt;&lt;Year&gt;2003&lt;/Year&gt;&lt;RecNum&gt;373&lt;/RecNum&gt;&lt;DisplayText&gt;(Son, Kim, Choi, Sohn, &amp;amp; Kim, 2003)&lt;/DisplayText&gt;&lt;record&gt;&lt;rec-number&gt;373&lt;/rec-number&gt;&lt;foreign-keys&gt;&lt;key app="EN" db-id="wvdf9tzsm0s95xefze4ptaaywezrx5wwr2sw" timestamp="1311558328"&gt;373&lt;/key&gt;&lt;/foreign-keys&gt;&lt;ref-type name="Journal Article"&gt;17&lt;/ref-type&gt;&lt;contributors&gt;&lt;authors&gt;&lt;author&gt;Heejeong Son&lt;/author&gt;&lt;author&gt;Hyosook Kim&lt;/author&gt;&lt;author&gt;Changseok Choi&lt;/author&gt;&lt;author&gt;Heesoon Sohn&lt;/author&gt;&lt;author&gt;Changwoo Kim&lt;/author&gt;&lt;/authors&gt;&lt;/contributors&gt;&lt;titles&gt;&lt;title&gt;A study on a measurement method for 2D anthropometry using digital camera&lt;/title&gt;&lt;secondary-title&gt;The Research Journal of the Costume Culture&lt;/secondary-title&gt;&lt;/titles&gt;&lt;periodical&gt;&lt;full-title&gt;The Research Journal of the Costume Culture&lt;/full-title&gt;&lt;/periodical&gt;&lt;pages&gt;11-19&lt;/pages&gt;&lt;volume&gt;11&lt;/volume&gt;&lt;number&gt;1&lt;/number&gt;&lt;dates&gt;&lt;year&gt;2003&lt;/year&gt;&lt;/dates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Son, Kim, Choi, Sohn, &amp; Kim, 2003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ut subject to measurement error due to skin deformation when a measurement instrument is applied to the h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an&lt;/Author&gt;&lt;Year&gt;2004&lt;/Year&gt;&lt;RecNum&gt;377&lt;/RecNum&gt;&lt;DisplayText&gt;(Han &amp;amp; Nam, 2004)&lt;/DisplayText&gt;&lt;record&gt;&lt;rec-number&gt;377&lt;/rec-number&gt;&lt;foreign-keys&gt;&lt;key app="EN" db-id="wvdf9tzsm0s95xefze4ptaaywezrx5wwr2sw" timestamp="1311558348"&gt;377&lt;/key&gt;&lt;/foreign-keys&gt;&lt;ref-type name="Journal Article"&gt;17&lt;/ref-type&gt;&lt;contributors&gt;&lt;authors&gt;&lt;author&gt;Hyunsook Han&lt;/author&gt;&lt;author&gt;Yunja Nam&lt;/author&gt;&lt;/authors&gt;&lt;/contributors&gt;&lt;titles&gt;&lt;title&gt;The suitability of 3-dimensional body scan method in measuring body surface area&lt;/title&gt;&lt;secondary-title&gt;Textile Science and Engineering&lt;/secondary-title&gt;&lt;/titles&gt;&lt;periodical&gt;&lt;full-title&gt;Textile Science and Engineering&lt;/full-title&gt;&lt;/periodical&gt;&lt;pages&gt;223-229&lt;/pages&gt;&lt;volume&gt;41&lt;/volume&gt;&lt;number&gt;3&lt;/number&gt;&lt;dates&gt;&lt;year&gt;2004&lt;/year&gt;&lt;/dates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Han &amp; Nam, 2004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 Next, the PM (using a camera or a 2D image scanner) collects post measurements from a 2D captured image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h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enNveTwvQXV0aG9yPjxZZWFyPjIwMDk8L1llYXI+PFJl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enNveTwvQXV0aG9yPjxZZWFyPjIwMDk8L1llYXI+PFJl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Ozsoy, Demirel, Yildirim, Tosun, &amp; Sarikcioglu, 2009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ut subject to measurement error caused by 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mera len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tortion, parallax, and/or skin deformation due to use of a support for the hand. Furthermore, the PM is inapplicable 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me dimensional types such as thickness and circumferenc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Jang&lt;/Author&gt;&lt;Year&gt;1989&lt;/Year&gt;&lt;RecNum&gt;376&lt;/RecNum&gt;&lt;DisplayText&gt;(Jang, Kim, &amp;amp; Kim, 1989)&lt;/DisplayText&gt;&lt;record&gt;&lt;rec-number&gt;376&lt;/rec-number&gt;&lt;foreign-keys&gt;&lt;key app="EN" db-id="wvdf9tzsm0s95xefze4ptaaywezrx5wwr2sw" timestamp="1311558440"&gt;376&lt;/key&gt;&lt;/foreign-keys&gt;&lt;ref-type name="Journal Article"&gt;17&lt;/ref-type&gt;&lt;contributors&gt;&lt;authors&gt;&lt;author&gt;Jang, M.&lt;/author&gt;&lt;author&gt;Kim, J.&lt;/author&gt;&lt;author&gt;Kim, C.&lt;/author&gt;&lt;/authors&gt;&lt;/contributors&gt;&lt;titles&gt;&lt;title&gt;A study on the non-contact body measurements using image processing&lt;/title&gt;&lt;secondary-title&gt;Journal of the Ergonomics Society of Korea&lt;/secondary-title&gt;&lt;/titles&gt;&lt;periodical&gt;&lt;full-title&gt;Journal of the Ergonomics Society of Korea&lt;/full-title&gt;&lt;/periodical&gt;&lt;pages&gt;35-42&lt;/pages&gt;&lt;volume&gt;8&lt;/volume&gt;&lt;number&gt;2&lt;/number&gt;&lt;dates&gt;&lt;year&gt;1989&lt;/year&gt;&lt;/dates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Jang, Kim, &amp; Kim, 1989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 Lastly, the 3D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M 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ich use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 3D laser or optical scanner is mo</w:t>
      </w:r>
      <w:r w:rsidR="00D9192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re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phisticated, collect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post measurements, and measures not only simple dimensions such as length and</w:t>
      </w:r>
      <w:r w:rsidR="001B3C6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ircumference but also complex dimensions such as shape, surface area, and volum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FuZzwvQXV0aG9yPjxZZWFyPjIwMDc8L1llYXI+PFJl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FuZzwvQXV0aG9yPjxZZWFyPjIwMDc8L1llYXI+PFJl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hang, Li, Cai, &amp; Dempsey, 2007; Lee et al., 2013; Lee, Yoon, &amp; You, 2010, 2011; Weinberg, Scott, Neiswanger, Brandon, &amp; Marazita, 2004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 However, the 3D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M is</w:t>
      </w:r>
      <w:r w:rsidR="00D4040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o</w:t>
      </w:r>
      <w:r w:rsidR="00D9192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re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xpensive and subject to </w:t>
      </w:r>
      <w:r w:rsidR="00E2312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easurement error due to lack of scanner resolution for correct identification of fine lines and landmarks on the hand, occurrence of hidden hand regions</w:t>
      </w:r>
      <w:r w:rsidR="003C6D3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Figure 1.a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sway of the hand during scanning</w:t>
      </w:r>
      <w:r w:rsid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3C6D3C">
        <w:rPr>
          <w:rFonts w:ascii="Times New Roman" w:hAnsi="Times New Roman" w:cs="Times New Roman"/>
          <w:color w:val="000000" w:themeColor="text1"/>
          <w:sz w:val="24"/>
          <w:szCs w:val="24"/>
        </w:rPr>
        <w:t>Figure 1.b</w:t>
      </w:r>
      <w:r w:rsidR="00E67F5D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/or skin deformation from using a support for the h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9pPC9BdXRob3I+PFllYXI+MjAwNjwvWWVhcj48UmVj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9pPC9BdXRob3I+PFllYXI+MjAwNjwvWWVhcj48UmVj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hoi et al., 2006; Kim &amp; Nam, 2001; Li, Chang, Dempsey, Ouyang, &amp; Duan, 2008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D4726B4" w14:textId="77777777" w:rsidR="00812001" w:rsidRPr="00212825" w:rsidRDefault="00812001" w:rsidP="00212825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1A25D91" w14:textId="1DA48176" w:rsidR="00BD0C7A" w:rsidRPr="00212825" w:rsidRDefault="00812001" w:rsidP="00212825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12825">
        <w:rPr>
          <w:rFonts w:ascii="Times New Roman" w:hAnsi="Times New Roman" w:cs="Times New Roman"/>
          <w:color w:val="000000" w:themeColor="text1"/>
          <w:sz w:val="24"/>
          <w:szCs w:val="24"/>
        </w:rPr>
        <w:t>[Figure 1 about here]</w:t>
      </w:r>
    </w:p>
    <w:p w14:paraId="151F650A" w14:textId="77777777" w:rsidR="00812001" w:rsidRPr="00212825" w:rsidRDefault="00812001" w:rsidP="00212825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34A6E8" w14:textId="6710A248" w:rsidR="00C26A02" w:rsidRPr="005676F4" w:rsidRDefault="00C26A02" w:rsidP="00CE6BA0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f the three measurement protocols the 3D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M having the most prospective applicability to design the complex 3D </w:t>
      </w:r>
      <w:r w:rsidR="000124F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ap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hand-product interface, research is necessary to develop an effective method for better accuracy, reliability, and usability in 3D hand measurement.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Enciso&lt;/Author&gt;&lt;Year&gt;2003&lt;/Year&gt;&lt;RecNum&gt;418&lt;/RecNum&gt;&lt;DisplayText&gt;Enciso, Shaw, Neumann, and Mah (2003)&lt;/DisplayText&gt;&lt;record&gt;&lt;rec-number&gt;418&lt;/rec-number&gt;&lt;foreign-keys&gt;&lt;key app="EN" db-id="wvdf9tzsm0s95xefze4ptaaywezrx5wwr2sw" timestamp="1311561094"&gt;418&lt;/key&gt;&lt;/foreign-keys&gt;&lt;ref-type name="Conference Proceedings"&gt;10&lt;/ref-type&gt;&lt;contributors&gt;&lt;authors&gt;&lt;author&gt;Reyes Enciso&lt;/author&gt;&lt;author&gt;Alex Shaw&lt;/author&gt;&lt;author&gt;Ulrich Neumann&lt;/author&gt;&lt;author&gt;James Mah&lt;/author&gt;&lt;/authors&gt;&lt;/contributors&gt;&lt;titles&gt;&lt;title&gt;3D head anthropometric analysis&lt;/title&gt;&lt;secondary-title&gt;the SPIE Medical Imaging&lt;/secondary-title&gt;&lt;/titles&gt;&lt;pages&gt;590-597&lt;/pages&gt;&lt;volume&gt;5029&lt;/volume&gt;&lt;dates&gt;&lt;year&gt;2003&lt;/year&gt;&lt;/dates&gt;&lt;pub-location&gt;San Diego, CA&lt;/pub-location&gt;&lt;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Enciso, Shaw, Neumann, and Mah (2003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tablished </w:t>
      </w:r>
      <w:r w:rsidR="00B10E0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old standard for </w:t>
      </w:r>
      <w:r w:rsidR="00EF00B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5 </w:t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d </w:t>
      </w:r>
      <w:r w:rsidR="00EF00B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mensions </w:t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d on 47 landmarks manually identified on a mannequin head by two measurers with </w:t>
      </w:r>
      <w:r w:rsidR="00B10E0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 repeated measurements </w:t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ing </w:t>
      </w:r>
      <w:r w:rsidR="00B10E0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Scribe 3D digitizer (Immersion Corporation, U.S.A.). Then, </w:t>
      </w:r>
      <w:r w:rsidR="00EF00B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3D-SM </w:t>
      </w:r>
      <w:r w:rsidR="00B10E0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as applied to measurement of</w:t>
      </w:r>
      <w:r w:rsidR="00151F4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head dimensions </w:t>
      </w:r>
      <w:r w:rsidR="00B10E0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ing </w:t>
      </w:r>
      <w:r w:rsidR="00EF00B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ndmarks </w:t>
      </w:r>
      <w:r w:rsidR="00B10E0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nually identified </w:t>
      </w:r>
      <w:r w:rsidR="00151F4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0F3D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151F4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D </w:t>
      </w:r>
      <w:r w:rsidR="000F3D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gital head scanned from the mannequin </w:t>
      </w:r>
      <w:r w:rsidR="00151F4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d. </w:t>
      </w:r>
      <w:r w:rsidR="000F3D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easurements using the 3D-SM were found quite similar (measurement differences &lt; 1.55 mm) with the corresponding </w:t>
      </w:r>
      <w:r w:rsidR="0072008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golden standard</w:t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all </w:t>
      </w:r>
      <w:r w:rsidR="000F3D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8666C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25 dimensions.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Li&lt;/Author&gt;&lt;Year&gt;2008&lt;/Year&gt;&lt;RecNum&gt;350&lt;/RecNum&gt;&lt;DisplayText&gt;Li et al. (2008)&lt;/DisplayText&gt;&lt;record&gt;&lt;rec-number&gt;350&lt;/rec-number&gt;&lt;foreign-keys&gt;&lt;key app="EN" db-id="wvdf9tzsm0s95xefze4ptaaywezrx5wwr2sw" timestamp="1311558242"&gt;350&lt;/key&gt;&lt;/foreign-keys&gt;&lt;ref-type name="Journal Article"&gt;17&lt;/ref-type&gt;&lt;contributors&gt;&lt;authors&gt;&lt;author&gt;Zhizhong Li&lt;/author&gt;&lt;author&gt;Chien-Chi Chang&lt;/author&gt;&lt;author&gt;Patrick G. Dempsey&lt;/author&gt;&lt;author&gt;Lusha Ouyang&lt;/author&gt;&lt;author&gt;Jiyang Duan&lt;/author&gt;&lt;/authors&gt;&lt;/contributors&gt;&lt;auth-address&gt;Li, Zz&amp;#xD;Tsinghua Univ, Dept Ind Engn, Beijing 100084, Peoples R China&amp;#xD;Tsinghua Univ, Dept Ind Engn, Beijing 100084, Peoples R China&amp;#xD;Liberty Mutual Res Inst Safety, Hopkinton, MA 01748 USA&lt;/auth-address&gt;&lt;titles&gt;&lt;title&gt;Validation of a three-dimensional hand scanning and dimension extraction method with dimension data&lt;/title&gt;&lt;secondary-title&gt;Ergonomics&lt;/secondary-title&gt;&lt;/titles&gt;&lt;periodical&gt;&lt;full-title&gt;Ergonomics&lt;/full-title&gt;&lt;abbr-1&gt;Ergonomics&lt;/abbr-1&gt;&lt;/periodical&gt;&lt;pages&gt;1672-1692&lt;/pages&gt;&lt;volume&gt;51&lt;/volume&gt;&lt;number&gt;11&lt;/number&gt;&lt;keywords&gt;&lt;keyword&gt;3-d anthropometric measurement&lt;/keyword&gt;&lt;keyword&gt;laser scanning&lt;/keyword&gt;&lt;keyword&gt;hand dimension extraction&lt;/keyword&gt;&lt;keyword&gt;validation&lt;/keyword&gt;&lt;/keywords&gt;&lt;dates&gt;&lt;year&gt;2008&lt;/year&gt;&lt;/dates&gt;&lt;isbn&gt;0014-0139&lt;/isbn&gt;&lt;accession-num&gt;ISI:000260228800004&lt;/accession-num&gt;&lt;urls&gt;&lt;related-urls&gt;&lt;url&gt;&amp;lt;Go to ISI&amp;gt;://000260228800004&lt;/url&gt;&lt;url&gt;http://www.tandfonline.com/doi/pdf/10.1080/00140130802287280&lt;/url&gt;&lt;/related-urls&gt;&lt;/urls&gt;&lt;electronic-resource-num&gt;10.1080/00140130802287280&lt;/electronic-resource-num&gt;&lt;language&gt;English&lt;/language&gt;&lt;/record&gt;&lt;/Cite&gt;&lt;/EndNote&gt;</w:instrTex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F581E" w:rsidRPr="00E67F5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i et al. (2008)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d a glass support in hand measurement to avoid a sway of the hand during scanning to increase the reliability of the 3D-SM. In their study, one measurer measured 64 hand dimensions with 10 repetitions through the 3D-SM and the DMP. The measurements using 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the 3D-SM were found reasonably similar with the corresponding measurements using the DMP</w:t>
      </w:r>
      <w:r w:rsidR="004923F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: 61 out of the 64 hand dimensions showed their measurement differences ≤ 2 mm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033F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344A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owever, Li et al.’s hand measurement method needs to be improved for better usability because the hand on the glass support is required to be stationary for about 8 min.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24E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Weinberg&lt;/Author&gt;&lt;Year&gt;2004&lt;/Year&gt;&lt;RecNum&gt;535&lt;/RecNum&gt;&lt;DisplayText&gt;Weinberg et al. (2004)&lt;/DisplayText&gt;&lt;record&gt;&lt;rec-number&gt;535&lt;/rec-number&gt;&lt;foreign-keys&gt;&lt;key app="EN" db-id="wvdf9tzsm0s95xefze4ptaaywezrx5wwr2sw" timestamp="1341375294"&gt;535&lt;/key&gt;&lt;/foreign-keys&gt;&lt;ref-type name="Journal Article"&gt;17&lt;/ref-type&gt;&lt;contributors&gt;&lt;authors&gt;&lt;author&gt;Seth M. Weinberg&lt;/author&gt;&lt;author&gt;Nicole M. Scott&lt;/author&gt;&lt;author&gt;Katherine Neiswanger&lt;/author&gt;&lt;author&gt;Carla A. Brandon&lt;/author&gt;&lt;author&gt;Mary L. Marazita&lt;/author&gt;&lt;/authors&gt;&lt;/contributors&gt;&lt;titles&gt;&lt;title&gt;Digital three-dimensional photogrammetry: Evaluation of anthropometric precision and accuracy using a Genex 3D camera system&lt;/title&gt;&lt;secondary-title&gt;Cleft Palate-Craniofacial Journal&lt;/secondary-title&gt;&lt;/titles&gt;&lt;periodical&gt;&lt;full-title&gt;Cleft Palate-Craniofacial Journal&lt;/full-title&gt;&lt;/periodical&gt;&lt;pages&gt;507-518&lt;/pages&gt;&lt;volume&gt;41&lt;/volume&gt;&lt;number&gt;5&lt;/number&gt;&lt;dates&gt;&lt;year&gt;2004&lt;/year&gt;&lt;/dates&gt;&lt;urls&gt;&lt;related-urls&gt;&lt;url&gt;http://www.cpcjournal.org/doi/pdf/10.1597/03-066.1&lt;/url&gt;&lt;/related-urls&gt;&lt;/urls&gt;&lt;/record&gt;&lt;/Cite&gt;&lt;/EndNote&gt;</w:instrTex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E67F5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Weinberg et al. (2004)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93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pplied the 3D-SM and the DMP to measure</w:t>
      </w:r>
      <w:r w:rsidR="000F3D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ent of</w:t>
      </w:r>
      <w:r w:rsidR="0093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9 facial dimensions for 20 participants by two measurers</w:t>
      </w:r>
      <w:r w:rsidR="007033F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wo repetitions for one measurer and no repetition for the other</w:t>
      </w:r>
      <w:r w:rsidR="0093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95BC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076BD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95BC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D-SM was 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und </w:t>
      </w:r>
      <w:r w:rsidR="00C95BC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ore reliable (</w:t>
      </w:r>
      <w:r w:rsidR="0093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ntra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measurer variability: </w:t>
      </w:r>
      <w:r w:rsidR="004923F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D = 0.12 ~ 1.25 mm; </w:t>
      </w:r>
      <w:r w:rsidR="00C95BC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nter-measurer variability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C95BC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D = 0.03 ~ 1.33 mm) than the DMP (intra-measurer variability</w:t>
      </w:r>
      <w:r w:rsidR="00EF581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C95BC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D </w:t>
      </w:r>
      <w:r w:rsidR="00C95BC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= 0.49 ~ 1.30</w:t>
      </w:r>
      <w:r w:rsidR="00EF581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m</w:t>
      </w:r>
      <w:r w:rsidR="004923F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EF581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inter-measurer variability:</w:t>
      </w:r>
      <w:r w:rsidR="00C95BC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D = 0.51 ~ 1.39 mm)</w:t>
      </w:r>
      <w:r w:rsidR="007033FD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FF3DE55" w14:textId="1DCF1038" w:rsidR="00C26A02" w:rsidRPr="005676F4" w:rsidRDefault="000A3D5C" w:rsidP="00C26A02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Th</w:t>
      </w:r>
      <w:r w:rsidR="00CE68E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present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udy </w:t>
      </w:r>
      <w:r w:rsidR="00AE6E08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30103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intended to compare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3D semi-automatic measurement protocol (3D-SAMP) </w:t>
      </w:r>
      <w:r w:rsidR="00CE68E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ich uses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F1BFB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D </w:t>
      </w:r>
      <w:r w:rsidR="00CE68E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canned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age of a </w:t>
      </w:r>
      <w:r w:rsidR="00E2312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laster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hand</w:t>
      </w:r>
      <w:r w:rsidR="0030103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DMP</w:t>
      </w:r>
      <w:r w:rsidR="006521A3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erms of measurement difference, inter- and intra-measurer variation, time efficiency, and subjective satisfaction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B06F0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D70A4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aster hand was used </w:t>
      </w:r>
      <w:r w:rsidR="001179DA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present study </w:t>
      </w:r>
      <w:r w:rsidR="00D70A4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evaluation of the 3D-SAMP due to </w:t>
      </w:r>
      <w:r w:rsidR="00C44D9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forementioned </w:t>
      </w:r>
      <w:r w:rsidR="006521A3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chnical </w:t>
      </w:r>
      <w:r w:rsidR="00E2312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limit</w:t>
      </w:r>
      <w:r w:rsidR="00C44D9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ions </w:t>
      </w:r>
      <w:r w:rsidR="00E2312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D70A4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D scanning technology </w:t>
      </w:r>
      <w:r w:rsidR="00EF1C06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hand measurement when </w:t>
      </w:r>
      <w:r w:rsidR="00E2312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D70A4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al hand </w:t>
      </w:r>
      <w:r w:rsidR="00EF1C06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is directly captured</w:t>
      </w:r>
      <w:r w:rsidR="00E2312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1F1BFB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The proposed 3D-SAMP was applied to measurement of 52 hand dimensions and compared with the DMP</w:t>
      </w:r>
      <w:r w:rsidR="00747996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76EA9BC" w14:textId="77777777" w:rsidR="00AE6E08" w:rsidRPr="00E67F5D" w:rsidRDefault="00AE6E08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530B855" w14:textId="79B8DE39" w:rsidR="00C26A02" w:rsidRPr="00E67F5D" w:rsidRDefault="00C26A02" w:rsidP="00C26A02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. 3D Semi-Automatic Measurement Protocol</w:t>
      </w:r>
    </w:p>
    <w:p w14:paraId="323DC11D" w14:textId="4CEDBDDC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3D-SAMP </w:t>
      </w:r>
      <w:r w:rsidR="004C5C3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pplie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</w:t>
      </w:r>
      <w:r w:rsidR="000A3D5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y consists of four steps (Figure </w:t>
      </w:r>
      <w:r w:rsidR="003C6D3C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: (1) fabricating a plaster hand, (2) attaching landmarks on the plaster hand using marking stickers, (3) scanning the </w:t>
      </w:r>
      <w:r w:rsidR="00CE68E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laster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d with landmarks and automatically identifying the 3D locations of the landmarks, and (4) extracting measurements </w:t>
      </w:r>
      <w:r w:rsidR="00CE68E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utomatically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for the hand dimensions based on the identified 3D landmark locations.</w:t>
      </w:r>
    </w:p>
    <w:p w14:paraId="7E292748" w14:textId="4E9EA639" w:rsidR="00C26A02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5BB518" w14:textId="49966CA5" w:rsidR="00812001" w:rsidRDefault="00812001" w:rsidP="0081200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[Figure 2 about here]</w:t>
      </w:r>
    </w:p>
    <w:p w14:paraId="4488C948" w14:textId="77777777" w:rsidR="00812001" w:rsidRPr="00E67F5D" w:rsidRDefault="00812001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BD4F882" w14:textId="3B9A1188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2.1. Fabricating a </w:t>
      </w:r>
      <w:r w:rsidR="004647B4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laster </w:t>
      </w:r>
      <w:r w:rsidR="004647B4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nd</w:t>
      </w:r>
    </w:p>
    <w:p w14:paraId="044E56BE" w14:textId="2BEF3B05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plaster </w:t>
      </w:r>
      <w:r w:rsidR="00CE68E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s fabricated f</w:t>
      </w:r>
      <w:r w:rsidR="00CE68E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om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hand to be measured to prevent potential errors due to a 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way of the hand and skin deformation </w:t>
      </w:r>
      <w:r w:rsidR="00AF458D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due to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use of a hand support. The hand is molded in a container with alginate gel (water: alginate = 1: 2) for 3 minutes. Then, plaster mixed with water (water: plaster = 1: 3) is poured into the</w:t>
      </w:r>
      <w:r w:rsidR="000B7F9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nd mold and solidified for 1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B7F9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hour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. Lastly, the coagulated plaster hand is carefully removed from</w:t>
      </w:r>
      <w:r w:rsidR="003C6D3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alginate mold</w:t>
      </w:r>
      <w:r w:rsidR="000B7F9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5 minutes</w:t>
      </w:r>
      <w:r w:rsidR="003C6D3C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ee Figure 2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.a). Plaster</w:t>
      </w:r>
      <w:r w:rsidR="00D176AB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hand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wo 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fferent </w:t>
      </w:r>
      <w:r w:rsidR="001B54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tende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stures (one with fingers </w:t>
      </w:r>
      <w:r w:rsidR="001B54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gether </w:t>
      </w:r>
      <w:r w:rsidR="001F1BF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cept </w:t>
      </w:r>
      <w:r w:rsidR="001B54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F1BF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umb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one with fingers 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part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 are prepared to measure various hand dimensions</w:t>
      </w:r>
      <w:r w:rsidR="0039489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9489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B5B0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Choi&lt;/Author&gt;&lt;Year&gt;2006&lt;/Year&gt;&lt;RecNum&gt;382&lt;/RecNum&gt;&lt;DisplayText&gt;(Choi et al., 2006)&lt;/DisplayText&gt;&lt;record&gt;&lt;rec-number&gt;382&lt;/rec-number&gt;&lt;foreign-keys&gt;&lt;key app="EN" db-id="wvdf9tzsm0s95xefze4ptaaywezrx5wwr2sw" timestamp="1311558427"&gt;382&lt;/key&gt;&lt;/foreign-keys&gt;&lt;ref-type name="Report"&gt;27&lt;/ref-type&gt;&lt;contributors&gt;&lt;authors&gt;&lt;author&gt;Choi, H.&lt;/author&gt;&lt;author&gt;Lee, K.&lt;/author&gt;&lt;author&gt;Kang, Y.&lt;/author&gt;&lt;author&gt;Kim, U.&lt;/author&gt;&lt;/authors&gt;&lt;/contributors&gt;&lt;titles&gt;&lt;title&gt;Development of Hand Measurement Protocol for Glove Design&lt;/title&gt;&lt;/titles&gt;&lt;dates&gt;&lt;year&gt;2006&lt;/year&gt;&lt;/dates&gt;&lt;pub-location&gt;Seoul, South Korea&lt;/pub-location&gt;&lt;publisher&gt;Size Korea&lt;/publisher&gt;&lt;urls&gt;&lt;/urls&gt;&lt;/record&gt;&lt;/Cite&gt;&lt;/EndNote&gt;</w:instrText>
      </w:r>
      <w:r w:rsidR="0039489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B5B03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hoi et al., 2006)</w:t>
      </w:r>
      <w:r w:rsidR="0039489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F1BF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C4236A6" w14:textId="77777777" w:rsidR="00626CB2" w:rsidRPr="00E67F5D" w:rsidRDefault="00626CB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4A578CD" w14:textId="7F9FB44D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2.2. Landmarking the </w:t>
      </w:r>
      <w:r w:rsidR="004647B4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laster </w:t>
      </w:r>
      <w:r w:rsidR="004647B4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nd</w:t>
      </w:r>
    </w:p>
    <w:p w14:paraId="0B184883" w14:textId="2C33FFCC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arking stickers (</w:t>
      </w:r>
      <w:r w:rsidR="00487554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sym w:font="Symbol" w:char="F066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2.5 mm</w:t>
      </w:r>
      <w:r w:rsidR="00C7280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thickness = 0.5 mm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 are attached to locations on the plaster hand designated for a set of hand dimensions under measurement. Marking stickers are used in 3D</w:t>
      </w:r>
      <w:r w:rsidR="001F1BF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ptical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canning as reference points to merge images cap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ured in multi viewpoints into one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D digital hand. Th</w:t>
      </w:r>
      <w:r w:rsidR="000A3D5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y uses marking stickers not only for image merging but also for hand landmarking. </w:t>
      </w:r>
      <w:r w:rsidR="000B7F94">
        <w:rPr>
          <w:rFonts w:ascii="Times New Roman" w:hAnsi="Times New Roman" w:cs="Times New Roman"/>
          <w:color w:val="000000" w:themeColor="text1"/>
          <w:sz w:val="24"/>
          <w:szCs w:val="24"/>
        </w:rPr>
        <w:t>As illustrated in Figure 3, t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o landmarks are used as reference points to measure hand dimensions of length, width/breadth, and thickness and four landmarks to measure hand dimensions of circumfere</w:t>
      </w:r>
      <w:r w:rsidR="003C6D3C">
        <w:rPr>
          <w:rFonts w:ascii="Times New Roman" w:hAnsi="Times New Roman" w:cs="Times New Roman"/>
          <w:color w:val="000000" w:themeColor="text1"/>
          <w:sz w:val="24"/>
          <w:szCs w:val="24"/>
        </w:rPr>
        <w:t>nce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 A pair of tweezers is used to exactly locate the center of a sticker onto a designated landmark location o</w:t>
      </w:r>
      <w:r w:rsidR="003C6D3C">
        <w:rPr>
          <w:rFonts w:ascii="Times New Roman" w:hAnsi="Times New Roman" w:cs="Times New Roman"/>
          <w:color w:val="000000" w:themeColor="text1"/>
          <w:sz w:val="24"/>
          <w:szCs w:val="24"/>
        </w:rPr>
        <w:t>n the plaster hand (see Figure 2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b and Figure </w:t>
      </w:r>
      <w:r w:rsidR="000B7F94">
        <w:rPr>
          <w:rFonts w:ascii="Times New Roman" w:hAnsi="Times New Roman" w:cs="Times New Roman"/>
          <w:color w:val="000000" w:themeColor="text1"/>
          <w:sz w:val="24"/>
          <w:szCs w:val="24"/>
        </w:rPr>
        <w:t>4.a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3DA27CC4" w14:textId="77777777" w:rsidR="00C26A02" w:rsidRPr="003F3C7B" w:rsidRDefault="00C26A02" w:rsidP="003F3C7B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BF8C25F" w14:textId="6EBC5EA7" w:rsidR="00C26A02" w:rsidRPr="003F3C7B" w:rsidRDefault="003F3C7B" w:rsidP="003F3C7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3C7B">
        <w:rPr>
          <w:rFonts w:ascii="Times New Roman" w:hAnsi="Times New Roman" w:cs="Times New Roman"/>
          <w:color w:val="000000" w:themeColor="text1"/>
          <w:sz w:val="24"/>
          <w:szCs w:val="24"/>
        </w:rPr>
        <w:t>[Figure 3 about here]</w:t>
      </w:r>
    </w:p>
    <w:p w14:paraId="677905BC" w14:textId="77777777" w:rsidR="00E67F5D" w:rsidRPr="003F3C7B" w:rsidRDefault="00E67F5D" w:rsidP="003F3C7B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55BDFCD" w14:textId="429DE440" w:rsidR="00E67F5D" w:rsidRPr="003F3C7B" w:rsidRDefault="003F3C7B" w:rsidP="003F3C7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[Figure 4 about here]</w:t>
      </w:r>
    </w:p>
    <w:p w14:paraId="5AEC8FB2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0518F9B" w14:textId="1E52790C" w:rsidR="00C26A02" w:rsidRPr="00E67F5D" w:rsidRDefault="00C26A02" w:rsidP="00C26A02">
      <w:pPr>
        <w:spacing w:after="0" w:line="480" w:lineRule="auto"/>
        <w:jc w:val="left"/>
        <w:rPr>
          <w:rFonts w:ascii="Times New Roman" w:eastAsia="바탕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.3. Extracting 3D landmarks</w:t>
      </w:r>
    </w:p>
    <w:p w14:paraId="13FF1563" w14:textId="1A6937DA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landmarked plaster hand is scanned </w:t>
      </w:r>
      <w:r w:rsidR="000B7F9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3 minutes 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to generate a digital hand and the 3D locations of landmarks are extracted automat</w:t>
      </w:r>
      <w:r w:rsidR="006521A3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ically (see Figure 2</w:t>
      </w:r>
      <w:r w:rsidR="001B54E7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c) by </w:t>
      </w:r>
      <w:r w:rsidR="000B7F9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B54E7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zScan (Solutionix </w:t>
      </w:r>
      <w:r w:rsidR="000B7F9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Corp., Seoul, South Korea)</w:t>
      </w:r>
      <w:r w:rsidR="001B54E7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canning program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B54E7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ages </w:t>
      </w:r>
      <w:r w:rsidR="001B54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C5CB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d captured at various viewpoints are aligned and merged into a single digital hand by referencing to the attached landmarks </w:t>
      </w:r>
      <w:r w:rsidR="001C5CB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ing ezScan </w:t>
      </w:r>
      <w:r w:rsidR="0081776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9734E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e </w:t>
      </w:r>
      <w:r w:rsidR="0081776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Figure 4</w:t>
      </w:r>
      <w:r w:rsidR="000B7F94">
        <w:rPr>
          <w:rFonts w:ascii="Times New Roman" w:hAnsi="Times New Roman" w:cs="Times New Roman"/>
          <w:color w:val="000000" w:themeColor="text1"/>
          <w:sz w:val="24"/>
          <w:szCs w:val="24"/>
        </w:rPr>
        <w:t>.b</w:t>
      </w:r>
      <w:r w:rsidR="0081776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Then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 3D coordinates of the landmarks are automatically extracted and stored in a file for post processing.</w:t>
      </w:r>
      <w:r w:rsidR="001C5CB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3D scanned hand is composed of around 400,000 ~ 500,000 point cloud data.</w:t>
      </w:r>
    </w:p>
    <w:p w14:paraId="676F2368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DAE384F" w14:textId="59AAA9C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2.4. Extracting </w:t>
      </w:r>
      <w:r w:rsidR="004647B4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and </w:t>
      </w:r>
      <w:r w:rsidR="004647B4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asurements</w:t>
      </w:r>
    </w:p>
    <w:p w14:paraId="0FB2EBEB" w14:textId="667005A2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easurements of hand dimensions are automatically extracted by a software program which identifies the landmarks and calculates distances and circumferences using the id</w:t>
      </w:r>
      <w:r w:rsidR="006521A3">
        <w:rPr>
          <w:rFonts w:ascii="Times New Roman" w:hAnsi="Times New Roman" w:cs="Times New Roman"/>
          <w:color w:val="000000" w:themeColor="text1"/>
          <w:sz w:val="24"/>
          <w:szCs w:val="24"/>
        </w:rPr>
        <w:t>entified landmarks (see Figure 2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d). Th</w:t>
      </w:r>
      <w:r w:rsidR="000A3D5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y developed a hand measurement program using MATLAB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sym w:font="Symbol" w:char="F0E4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C5CB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10a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The MathWorks, Inc., </w:t>
      </w:r>
      <w:r w:rsidR="00CA39E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Natick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CA39E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, 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USA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which can automatically identify the landmarks for hand dimensions being measured 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Figure 5)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n extract measurements of the hand dimensions. </w:t>
      </w:r>
      <w:r w:rsidR="00200F5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Euclidean 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tances between landmarks </w:t>
      </w:r>
      <w:r w:rsidR="00200F5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calculated for </w:t>
      </w:r>
      <w:r w:rsidR="00455F7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easurement of </w:t>
      </w:r>
      <w:r w:rsidR="00200F5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length, width, and depth dimensions.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00F5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rcumferences </w:t>
      </w:r>
      <w:r w:rsidR="00200F5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measured based on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point cloud a</w:t>
      </w:r>
      <w:r w:rsidR="00455F7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long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ircumference landmarks using a convex hull</w:t>
      </w:r>
      <w:r w:rsidR="0081776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gorithm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u&lt;/Author&gt;&lt;Year&gt;2008&lt;/Year&gt;&lt;RecNum&gt;355&lt;/RecNum&gt;&lt;DisplayText&gt;(Lu &amp;amp; Wang, 2008)&lt;/DisplayText&gt;&lt;record&gt;&lt;rec-number&gt;355&lt;/rec-number&gt;&lt;foreign-keys&gt;&lt;key app="EN" db-id="wvdf9tzsm0s95xefze4ptaaywezrx5wwr2sw" timestamp="1311558252"&gt;355&lt;/key&gt;&lt;/foreign-keys&gt;&lt;ref-type name="Journal Article"&gt;17&lt;/ref-type&gt;&lt;contributors&gt;&lt;authors&gt;&lt;author&gt;Jun-Ming Lu&lt;/author&gt;&lt;author&gt;Mao-Jiun J. Wang&lt;/author&gt;&lt;/authors&gt;&lt;/contributors&gt;&lt;auth-address&gt;Wang, MJJ&amp;#xD;Natl Tsing Hua Univ, Dept Ind Engn &amp;amp; Engn Management, 101 Sect 2,Kuang Fu Rd, Hsinchu 30013, Taiwan&amp;#xD;Natl Tsing Hua Univ, Dept Ind Engn &amp;amp; Engn Management, 101 Sect 2,Kuang Fu Rd, Hsinchu 30013, Taiwan&amp;#xD;Natl Tsing Hua Univ, Dept Ind Engn &amp;amp; Engn Management, Hsinchu 30013, Taiwan&lt;/auth-address&gt;&lt;titles&gt;&lt;title&gt;Automated anthropometric data collection using 3D whole body scanners&lt;/title&gt;&lt;secondary-title&gt;Expert Systems with Applications&lt;/secondary-title&gt;&lt;alt-title&gt;Expert Syst Appl&lt;/alt-title&gt;&lt;/titles&gt;&lt;periodical&gt;&lt;full-title&gt;Expert Systems with Applications&lt;/full-title&gt;&lt;abbr-1&gt;Expert Syst Appl&lt;/abbr-1&gt;&lt;/periodical&gt;&lt;alt-periodical&gt;&lt;full-title&gt;Expert Systems with Applications&lt;/full-title&gt;&lt;abbr-1&gt;Expert Syst Appl&lt;/abbr-1&gt;&lt;/alt-periodical&gt;&lt;pages&gt;407-414&lt;/pages&gt;&lt;volume&gt;35&lt;/volume&gt;&lt;number&gt;1-2&lt;/number&gt;&lt;keywords&gt;&lt;keyword&gt;three-dimensional (3d) whole body scanner&lt;/keyword&gt;&lt;keyword&gt;anthropometry&lt;/keyword&gt;&lt;keyword&gt;landmarking&lt;/keyword&gt;&lt;keyword&gt;reconstruction&lt;/keyword&gt;&lt;keyword&gt;lass&lt;/keyword&gt;&lt;/keywords&gt;&lt;dates&gt;&lt;year&gt;2008&lt;/year&gt;&lt;pub-dates&gt;&lt;date&gt;Jul-Aug&lt;/date&gt;&lt;/pub-dates&gt;&lt;/dates&gt;&lt;isbn&gt;0957-4174&lt;/isbn&gt;&lt;accession-num&gt;ISI:000257617100041&lt;/accession-num&gt;&lt;urls&gt;&lt;related-urls&gt;&lt;url&gt;&amp;lt;Go to ISI&amp;gt;://000257617100041&lt;/url&gt;&lt;url&gt;http://ac.els-cdn.com/S095741740700259X/1-s2.0-S095741740700259X-main.pdf?_tid=87c603f8-dbea-11e3-ac6d-00000aab0f01&amp;amp;acdnat=1400128790_c7c23bfd74fdca02a0f25f7dc6ff070c&lt;/url&gt;&lt;/related-urls&gt;&lt;/urls&gt;&lt;electronic-resource-num&gt;DOI 10.1016/j.eswa.2007.07.008&lt;/electronic-resource-num&gt;&lt;language&gt;English&lt;/language&gt;&lt;/record&gt;&lt;/Cite&gt;&lt;/EndNote&gt;</w:instrTex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Lu &amp; Wang, 2008)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E115935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0DE6E1A" w14:textId="21A1F0D3" w:rsidR="00C26A02" w:rsidRPr="00E67F5D" w:rsidRDefault="009734E2" w:rsidP="00200F5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[Figure 5 about here]</w:t>
      </w:r>
    </w:p>
    <w:p w14:paraId="3B31392C" w14:textId="77777777" w:rsidR="00200F5B" w:rsidRPr="00E67F5D" w:rsidRDefault="00200F5B" w:rsidP="00200F5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032AC72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. Evaluation of the 3D-SAMP</w:t>
      </w:r>
    </w:p>
    <w:p w14:paraId="777DF917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experiment was 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dministere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evaluate the 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propose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D-SAMP in comparison with th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conventional DMP in terms of measurement difference, reliability, time efficiency, and subjective satisfaction.</w:t>
      </w:r>
    </w:p>
    <w:p w14:paraId="36C9D61A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82768E7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.1. Participants</w:t>
      </w:r>
    </w:p>
    <w:p w14:paraId="58D9D16E" w14:textId="2E9651CA" w:rsidR="00455F70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measurement experiment of hand dimensions on </w:t>
      </w:r>
      <w:r w:rsidR="00C44D9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real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d </w:t>
      </w:r>
      <w:r w:rsidR="00C44D9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its plaster h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conducted with 20 measurers (12 males and 8 females). </w:t>
      </w:r>
      <w:r w:rsidR="00EF1C0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ight hand (length = 197.1 mm and breadth = 89.7 mm) and its plaster hand of a male (stature = 180 cm and weight = 77 kg) were measured in the experiment.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easurers </w:t>
      </w:r>
      <w:r w:rsidR="00626CB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graduate students </w:t>
      </w:r>
      <w:r w:rsidR="001C5CB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ed </w:t>
      </w:r>
      <w:r w:rsidR="00431D4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3 </w:t>
      </w:r>
      <w:r w:rsidR="00626CB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431D4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0</w:t>
      </w:r>
      <w:r w:rsidR="0060465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1C5CB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431D4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5</w:t>
      </w:r>
      <w:r w:rsidR="001C5CB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0 ±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.2) </w:t>
      </w:r>
      <w:r w:rsidR="00626CB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out having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perience with anthropometric measurement. They practiced measuring hand dimensions based on the DMP and 3D-SAMP for </w:t>
      </w:r>
      <w:r w:rsidR="00D4040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re than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half an hour before the main experiment. Their participation was compensated.</w:t>
      </w:r>
      <w:r w:rsidR="00431D4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0FFB4E15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6EF3E9E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3.2. Apparatus </w:t>
      </w:r>
    </w:p>
    <w:p w14:paraId="1341F5B7" w14:textId="5A60CCC4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DMP several measurement tools (digital caliper and tape measures) were used. Lengths, widths, and thicknesses of the hand were measured by a digital caliper (CP-20PS, Mitutoyo </w:t>
      </w:r>
      <w:r w:rsidR="00CA39E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erica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rp., 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urora:</w:t>
      </w:r>
      <w:r w:rsidR="00CA39E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L, 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USA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. Circumferences were measured by appropriate tape measures selected by considering their features: hand circumference by a generic retractable tape measure, wrist circumference by the Baseline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sym w:font="Symbol" w:char="F0D2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ircumference Tape (Model 12-205; Fabrication Enterprises Inc., 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hite Plains:</w:t>
      </w:r>
      <w:r w:rsidR="00CA39E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Y, 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USA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, and finger circumference by the Baseline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sym w:font="Symbol" w:char="F0D2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nger Circumference Gauge (Model 12-1221; Fabrication Enterprises Inc., 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hite Plains:</w:t>
      </w:r>
      <w:r w:rsidR="00CA39E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Y, </w:t>
      </w:r>
      <w:r w:rsidR="00970AB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USA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647C1770" w14:textId="3CD32A63" w:rsidR="00C26A02" w:rsidRPr="00E67F5D" w:rsidRDefault="00C26A02" w:rsidP="00487554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n the 3D-SAMP</w:t>
      </w:r>
      <w:r w:rsidR="00EF1C0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aster hands, marking stickers, tweezers, and a 3D scanner were used. Thirty replicates of 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iginal plaster hand were prepared in the study for efficient experimentation. </w:t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laster hand</w:t>
      </w:r>
      <w:r w:rsidR="00EF1C0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F1C0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ndmarked by the measurer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EF1C0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ere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ptured by the Rexcan 560 scanner (Solutionix Corp.,</w:t>
      </w:r>
      <w:r w:rsidR="004C17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oul,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uth Korea) and processed by the ezScan 4.5.7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scanning program</w:t>
      </w:r>
      <w:r w:rsidR="00EF1C06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; </w:t>
      </w:r>
      <w:r w:rsidR="00455F70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3D scanning was conducted by </w:t>
      </w:r>
      <w:r w:rsidR="00664E4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n experimenter.</w:t>
      </w:r>
    </w:p>
    <w:p w14:paraId="079C191B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A7BC620" w14:textId="33B167FA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.3. Experiment Design</w:t>
      </w:r>
    </w:p>
    <w:p w14:paraId="3BF23C73" w14:textId="5F5A89A1" w:rsidR="00B53BAD" w:rsidRPr="00E67F5D" w:rsidRDefault="00C26A02" w:rsidP="00C53FAC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easurers collected measurements of 52 hand dimensions 3 times on different days with the same real hand by following the DMP and with a plaster </w:t>
      </w:r>
      <w:r w:rsidR="00D176A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by following the 3D-SAMP.</w:t>
      </w:r>
      <w:r w:rsidR="00C53FA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52 hand dimensions (length: 27, width: 11, thickness: 7, and circumference: 7) were selected among 169 hand measurement dimensions (length: 116, width: 18, thickness: 17, and circumference: 18), which were identified from a review of 8 articles </w:t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9pPC9BdXRob3I+PFllYXI+MjAwNjwvWWVhcj48UmVj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9pPC9BdXRob3I+PFllYXI+MjAwNjwvWWVhcj48UmVj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hoi et al., 2006; Garrett, 1970; Greiner, 1991; Hidson, 1991; M. Kwon et al., 2005; Lim, 2005; Robinette &amp; Annis, 1986; Ryu &amp; Suh, 2004)</w:t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because they were commonly measured in previous studies.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A4B6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Graphical charts of the selected hand dimensions and their corresponding landmark positions (45 landmarks on the hand with fingers apart and 8 landmarks on the hand with fingers together) were provided for the DMP and 3D-SAMP as illustrated in Figures 6 and 7</w:t>
      </w:r>
      <w:r w:rsidR="00C278D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561963E" w14:textId="77777777" w:rsidR="000B7F94" w:rsidRDefault="000B7F94" w:rsidP="00C53FAC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19BB663" w14:textId="6ADEB0C5" w:rsidR="00BD0C7A" w:rsidRDefault="006D7A9A" w:rsidP="006D7A9A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[Figure 6 about here]</w:t>
      </w:r>
    </w:p>
    <w:p w14:paraId="7C3076AA" w14:textId="6A4556C2" w:rsidR="006D7A9A" w:rsidRDefault="006D7A9A" w:rsidP="006D7A9A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11E4C30" w14:textId="1BD7A801" w:rsidR="006D7A9A" w:rsidRPr="00BD0C7A" w:rsidRDefault="006D7A9A" w:rsidP="006D7A9A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Figure 7 about here] </w:t>
      </w:r>
    </w:p>
    <w:p w14:paraId="1DB0B5C1" w14:textId="77777777" w:rsidR="00BD0C7A" w:rsidRPr="00E67F5D" w:rsidRDefault="00BD0C7A" w:rsidP="00C53FAC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96C7EA2" w14:textId="549396E7" w:rsidR="00C26A02" w:rsidRPr="00E67F5D" w:rsidRDefault="00C26A02" w:rsidP="001F223E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experiment was conducted by following a four-step procedure: (1) introduction to the experiment and signing an informed consent form, (2) practice of the DMP and 3D-SAMP, (3) administration of the main experiment, and (4) evaluation of subjective satisfaction in terms of ease of measurement. The experiment was separated into two 20-minute sessions of the DMP and 3D-SAMP and a 10-minute break was provided between the sessions. 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aphical charts of the selected hand dimensions and their corresponding landmark 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positions were provided for the DMP and 3D-SAMP as illustrated in Figure</w:t>
      </w:r>
      <w:r w:rsidR="006179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7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Hand breadth, wrist breadth, hand circumference, and wrist circumference were measured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n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 hand with fing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ers together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ther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hand with fingers apart</w:t>
      </w:r>
      <w:r w:rsidR="00C278D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1F223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 experiment was repeated on three different days with an interval of more than 24 hours to examine the reliabilities of the DMP and 3D-SAMP. The measurement order of the DMP and 3D-SAMP was counterbalanced among measurers, sessions, and repetitions.</w:t>
      </w:r>
    </w:p>
    <w:p w14:paraId="5746104D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EC2E7E" w14:textId="21374A8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3.4. Evaluation Method</w:t>
      </w:r>
    </w:p>
    <w:p w14:paraId="40C06D6B" w14:textId="195A87F1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3D-SAMP and DMP were compared by four criteria: measurement difference, reliability, measurement time, and subjective satisfaction. The measurement difference refers to the subtraction between the measurements by the 3D-SAMP and DMP. The reliability of each measurement method was evaluated by the intra- and inter-measurer variations in SD and coefficient of variation (CV). </w:t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gQXV0aG9yWWVhcj0iMSI+PEF1dGhvcj5XZWluYmVyZzwvQXV0aG9yPjxZ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gQXV0aG9yWWVhcj0iMSI+PEF1dGhvcj5XZWluYmVyZzwvQXV0aG9yPjxZ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Weinberg, Scott, Neiswanger, and Marazita (2005)</w:t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AuthorYear="1"&gt;&lt;Author&gt;Li&lt;/Author&gt;&lt;Year&gt;2008&lt;/Year&gt;&lt;RecNum&gt;350&lt;/RecNum&gt;&lt;DisplayText&gt;Li et al. (2008)&lt;/DisplayText&gt;&lt;record&gt;&lt;rec-number&gt;350&lt;/rec-number&gt;&lt;foreign-keys&gt;&lt;key app="EN" db-id="wvdf9tzsm0s95xefze4ptaaywezrx5wwr2sw" timestamp="1311558242"&gt;350&lt;/key&gt;&lt;/foreign-keys&gt;&lt;ref-type name="Journal Article"&gt;17&lt;/ref-type&gt;&lt;contributors&gt;&lt;authors&gt;&lt;author&gt;Zhizhong Li&lt;/author&gt;&lt;author&gt;Chien-Chi Chang&lt;/author&gt;&lt;author&gt;Patrick G. Dempsey&lt;/author&gt;&lt;author&gt;Lusha Ouyang&lt;/author&gt;&lt;author&gt;Jiyang Duan&lt;/author&gt;&lt;/authors&gt;&lt;/contributors&gt;&lt;auth-address&gt;Li, Zz&amp;#xD;Tsinghua Univ, Dept Ind Engn, Beijing 100084, Peoples R China&amp;#xD;Tsinghua Univ, Dept Ind Engn, Beijing 100084, Peoples R China&amp;#xD;Liberty Mutual Res Inst Safety, Hopkinton, MA 01748 USA&lt;/auth-address&gt;&lt;titles&gt;&lt;title&gt;Validation of a three-dimensional hand scanning and dimension extraction method with dimension data&lt;/title&gt;&lt;secondary-title&gt;Ergonomics&lt;/secondary-title&gt;&lt;/titles&gt;&lt;periodical&gt;&lt;full-title&gt;Ergonomics&lt;/full-title&gt;&lt;abbr-1&gt;Ergonomics&lt;/abbr-1&gt;&lt;/periodical&gt;&lt;pages&gt;1672-1692&lt;/pages&gt;&lt;volume&gt;51&lt;/volume&gt;&lt;number&gt;11&lt;/number&gt;&lt;keywords&gt;&lt;keyword&gt;3-d anthropometric measurement&lt;/keyword&gt;&lt;keyword&gt;laser scanning&lt;/keyword&gt;&lt;keyword&gt;hand dimension extraction&lt;/keyword&gt;&lt;keyword&gt;validation&lt;/keyword&gt;&lt;/keywords&gt;&lt;dates&gt;&lt;year&gt;2008&lt;/year&gt;&lt;/dates&gt;&lt;isbn&gt;0014-0139&lt;/isbn&gt;&lt;accession-num&gt;ISI:000260228800004&lt;/accession-num&gt;&lt;urls&gt;&lt;related-urls&gt;&lt;url&gt;&amp;lt;Go to ISI&amp;gt;://000260228800004&lt;/url&gt;&lt;url&gt;http://www.tandfonline.com/doi/pdf/10.1080/00140130802287280&lt;/url&gt;&lt;/related-urls&gt;&lt;/urls&gt;&lt;electronic-resource-num&gt;10.1080/00140130802287280&lt;/electronic-resource-num&gt;&lt;language&gt;English&lt;/language&gt;&lt;/record&gt;&lt;/Cite&gt;&lt;/EndNote&gt;</w:instrText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D222D" w:rsidRPr="00E67F5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i et al. (2008)</w:t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ggested 2 mm of SD and 5% of CV as criteria of satisfactory reliability for hand measurement. The completion time of measuring the 52 hand dimensions was recorded for each measurement method. 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times of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abrication 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canning </w:t>
      </w:r>
      <w:r w:rsidR="006179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a plaster hand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re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 included in measurement time 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cause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y were performed by </w:t>
      </w:r>
      <w:r w:rsidR="006C0B1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perimenter.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Lastly, ease of measurement was evaluated by a 7- point scale (1: very dissatisfied; 7: very satisfied).</w:t>
      </w:r>
    </w:p>
    <w:p w14:paraId="2FDEA03E" w14:textId="77777777" w:rsidR="004B384A" w:rsidRPr="00E67F5D" w:rsidRDefault="004B384A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2181E36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. Results</w:t>
      </w:r>
    </w:p>
    <w:p w14:paraId="624BCC97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0F4A7EE" w14:textId="7A55D7DC" w:rsidR="00C26A02" w:rsidRPr="00E67F5D" w:rsidRDefault="00C26A02" w:rsidP="00C26A02">
      <w:pPr>
        <w:spacing w:after="0" w:line="480" w:lineRule="auto"/>
        <w:jc w:val="left"/>
        <w:rPr>
          <w:rFonts w:ascii="Times New Roman" w:eastAsia="바탕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.1. Measurement Difference</w:t>
      </w:r>
    </w:p>
    <w:p w14:paraId="14DB1E98" w14:textId="1E95900F" w:rsidR="00C26A02" w:rsidRPr="005676F4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 differences of measured values between the 3D-SAMP and </w:t>
      </w:r>
      <w:r w:rsidR="00F95EE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MP appeared on 13 out of 52 hand dimensions (Table </w:t>
      </w:r>
      <w:r w:rsidR="0048755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The measurement differences were analyzed by the paired 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est at 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α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0.05. Significant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differences were observed more i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thickness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mension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(6 out of 7 dimensions) but no significant differences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n circumference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mension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 addition, the measured values of the 3D-SAMP were found smaller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average by 2 to 3.5 mm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n length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4207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mensions 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ut larger </w:t>
      </w:r>
      <w:r w:rsidR="0024207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2 to 4.5 mm 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in width and thickness</w:t>
      </w:r>
      <w:r w:rsidR="0024207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mensions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those of the DMP.</w:t>
      </w:r>
      <w:r w:rsidR="000B7F9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 1.7% of measurement error </w:t>
      </w:r>
      <w:r w:rsidR="003A000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due to use of plaster hand was identified by comparing the diameter (30.0 mm) of an aluminum cylinder with that (30.5 mm) of the corresponding cylinder plaster.</w:t>
      </w:r>
    </w:p>
    <w:p w14:paraId="35316B7C" w14:textId="22B2A74C" w:rsidR="00C26A02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AC8C070" w14:textId="4A7A2C73" w:rsidR="006D7A9A" w:rsidRPr="00E67F5D" w:rsidRDefault="006D7A9A" w:rsidP="006D7A9A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[Table 1 about here]</w:t>
      </w:r>
    </w:p>
    <w:p w14:paraId="370A082C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6E84ED0" w14:textId="20122E4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.2. Reliability</w:t>
      </w:r>
    </w:p>
    <w:p w14:paraId="69243855" w14:textId="70893CD2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intra- and inter-measurer reliabilities of the 3D-SAMP were far better than the DMP (see Table </w:t>
      </w:r>
      <w:r w:rsidR="00BC007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In terms of intra-measurer SD, 10 dimensions of the DMP exceeded the satisfactory SD reliability criterion (SD = 2 mm), while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y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mension of the 3D-SAMP was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t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eater than the SD reliability criterion. In terms of inter-measurer SD, 16 dimensions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3054A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D = 2.2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~ </w:t>
      </w:r>
      <w:r w:rsidR="003054A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11.1</w:t>
      </w:r>
      <w:r w:rsidR="00017DA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m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f the DMP and only 1 dimension (digit 3 proximal phalanx link length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D = </w:t>
      </w:r>
      <w:r w:rsidR="003054A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2.02</w:t>
      </w:r>
      <w:r w:rsidR="00017DA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m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of the 3D-SAMP exceeded the SD reliability criterion. Moreover, in terms of intra-measurer CV, 4 dimensions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CV = </w:t>
      </w:r>
      <w:r w:rsidR="003054A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5.5</w:t>
      </w:r>
      <w:r w:rsidR="0000401D">
        <w:rPr>
          <w:rFonts w:ascii="Times New Roman" w:hAnsi="Times New Roman" w:cs="Times New Roman"/>
          <w:color w:val="000000" w:themeColor="text1"/>
          <w:sz w:val="24"/>
          <w:szCs w:val="24"/>
        </w:rPr>
        <w:t>%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~ </w:t>
      </w:r>
      <w:r w:rsidR="003054A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7.1%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f the DMP and only 1 dimension (digit 1 proximal phalanx link length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V = </w:t>
      </w:r>
      <w:r w:rsidR="00017DA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7.1</w:t>
      </w:r>
      <w:r w:rsidR="005E7B0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%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 of the 3D-SAMP were greater than the CV reliability criterion (CV = 5%). Lastly, in terms of inter-measurer CV, 1</w:t>
      </w:r>
      <w:r w:rsidR="00F84D1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mensions 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CV = </w:t>
      </w:r>
      <w:r w:rsidR="00F84D1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5.2</w:t>
      </w:r>
      <w:r w:rsidR="0000401D">
        <w:rPr>
          <w:rFonts w:ascii="Times New Roman" w:hAnsi="Times New Roman" w:cs="Times New Roman"/>
          <w:color w:val="000000" w:themeColor="text1"/>
          <w:sz w:val="24"/>
          <w:szCs w:val="24"/>
        </w:rPr>
        <w:t>%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~</w:t>
      </w:r>
      <w:r w:rsidR="00F84D1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4.9%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f the DMP and only 1 dimension (digit 1 proximal phalanx link length</w:t>
      </w:r>
      <w:r w:rsidR="0024207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V = </w:t>
      </w:r>
      <w:r w:rsidR="00944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6.0%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) of the 3D-SAMP exceeded the SD reliability criterion.</w:t>
      </w:r>
    </w:p>
    <w:p w14:paraId="2D920C9E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9285238" w14:textId="2648886E" w:rsidR="00C26A02" w:rsidRPr="00E67F5D" w:rsidRDefault="001405C9" w:rsidP="001405C9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[Table 2 about here]</w:t>
      </w:r>
    </w:p>
    <w:p w14:paraId="76CF4904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9310782" w14:textId="1F1E7959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.3. Measurement Time</w:t>
      </w:r>
    </w:p>
    <w:p w14:paraId="38F9ACD1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The completion time of the 3D-SAMP was significantly faster than the DMP (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59) = 13.23, 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&lt; 0.001). The average measurement time of the 3D-SAMP was 11.1 minutes (SD = 3.5), while that of the DMP was 17.8 minutes (SD = 4.5).</w:t>
      </w:r>
    </w:p>
    <w:p w14:paraId="5D67964E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9FE1A01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.4. Subjective Satisfaction</w:t>
      </w:r>
    </w:p>
    <w:p w14:paraId="5438993D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 satisfaction of the 3D-SAMP for ease of measurement was significantly higher than the DMP (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19) = 2.85, </w:t>
      </w:r>
      <w:r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0.01). The average value of subjective satisfaction of the 3D-SAMP was 5.2 (SD = 0.8), while that of the DMP was 4.3 (SD = 0.8).</w:t>
      </w:r>
    </w:p>
    <w:p w14:paraId="1AF13AF7" w14:textId="479839A4" w:rsidR="000D4830" w:rsidRPr="00E67F5D" w:rsidRDefault="000D4830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8901CBD" w14:textId="77777777" w:rsidR="00C26A02" w:rsidRPr="00E67F5D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. Discussion</w:t>
      </w:r>
    </w:p>
    <w:p w14:paraId="5632C666" w14:textId="2E464F9E" w:rsidR="00C26A02" w:rsidRPr="005676F4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</w:t>
      </w:r>
      <w:r w:rsidR="004647B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present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udy </w:t>
      </w:r>
      <w:r w:rsidR="001F33D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propose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BB67A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mi-automatic </w:t>
      </w:r>
      <w:r w:rsidR="008E05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hand measurement protocol</w:t>
      </w:r>
      <w:r w:rsidR="00BB67A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47B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found the proposed protocol </w:t>
      </w:r>
      <w:r w:rsidR="00DF054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erior to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DMP </w:t>
      </w:r>
      <w:r w:rsidR="00DF054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n measuring hand dimension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 The proposed 3D-SAMP uses a 3D digital hand by scanning a plaster hand instead of a real hand</w:t>
      </w:r>
      <w:r w:rsidR="00BB67A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ue to </w:t>
      </w:r>
      <w:r w:rsidR="00B6403F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rrors from a sway of the hand during hand </w:t>
      </w:r>
      <w:r w:rsidR="00BB67A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canning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 A plaster hand was fabricated using an alginate mold which can elaborately d</w:t>
      </w:r>
      <w:r w:rsidR="00DF054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plicate </w:t>
      </w:r>
      <w:r w:rsidR="00B6403F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DF054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al hand. By using the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aster hand, problems of the previous measurement protocols</w:t>
      </w:r>
      <w:r w:rsidR="00094CDB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FuZzwvQXV0aG9yPjxZZWFyPjIwMDc8L1llYXI+PFJl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aGFuZzwvQXV0aG9yPjxZZWFyPjIwMDc8L1llYXI+PFJl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hang et al., 2007; Choi et al., 2006; Kim &amp; Nam, 2001; Li et al., 2008)</w:t>
      </w:r>
      <w:r w:rsidR="005D222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 instability and skin deformation of the hand </w:t>
      </w:r>
      <w:r w:rsidR="0020510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uld be </w:t>
      </w:r>
      <w:r w:rsidR="00DF054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resolve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Furthermore, by using marking stickers for landmarking, the 3D-SAMP </w:t>
      </w:r>
      <w:r w:rsidR="0020510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uld automatically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extract the 3D locations of the landmarks and corresponding hand measurements (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lengths, widths, th</w:t>
      </w:r>
      <w:r w:rsidR="00DF0543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icknesses, and circumferences).</w:t>
      </w:r>
    </w:p>
    <w:p w14:paraId="74F20966" w14:textId="7E20437B" w:rsidR="00C26A02" w:rsidRPr="00E67F5D" w:rsidRDefault="00C26A02" w:rsidP="00094CDB">
      <w:pPr>
        <w:spacing w:after="0" w:line="480" w:lineRule="auto"/>
        <w:ind w:firstLine="800"/>
        <w:jc w:val="left"/>
        <w:rPr>
          <w:rFonts w:ascii="Times New Roman" w:eastAsia="바탕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The 3D-SAMP was found more reliable and efficient than the DMP</w:t>
      </w:r>
      <w:r w:rsidR="003A000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n the times of fabrication and scanning of a plaster hand are not considered; but, the opposite can become true for time efficiency and subjective satisfaction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Out of the 52 hand dimensions, only </w:t>
      </w:r>
      <w:r w:rsidR="00E905D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wo </w:t>
      </w: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digit 1 proximal phalanx link length and digit 3 proximal phalanx link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ngth) of the 3D-SAMP exceeded the satisfactory reliability criteria (SD = 2 mm and CV = 5%), while 16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dimensions of the DMP did not meet the satisfactory reliability criteria. This high reliability of the 3D-SAMP </w:t>
      </w:r>
      <w:r w:rsidR="00EE33C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5641D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641D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hieve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from the use of a plaster hand which prevents errors from skin deformation and posture instability</w:t>
      </w:r>
      <w:r w:rsidR="00A1574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used by scanning a real han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01A7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F6102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xceeding</w:t>
      </w:r>
      <w:r w:rsidR="0072622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</w:t>
      </w:r>
      <w:r w:rsidR="00F6102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01A7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atisfactory </w:t>
      </w:r>
      <w:r w:rsidR="0060548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liability </w:t>
      </w:r>
      <w:r w:rsidR="00301A7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criteria o</w:t>
      </w:r>
      <w:r w:rsidR="0072622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301A7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git 3 proximal phalanx link length (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ra-measurer SD = 2.1 mm) and </w:t>
      </w:r>
      <w:r w:rsidR="00301A7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digit 1 proximal phalanx link length (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ra-measurer CV = 7.1%; inter-measurer CV = 6.0%) might be caused by </w:t>
      </w:r>
      <w:r w:rsidR="0060548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biguous </w:t>
      </w:r>
      <w:r w:rsidR="00E905D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ndmark locations of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iddle of the digit 3 knuckle and the middle of the digit 1 first crease. </w:t>
      </w:r>
      <w:r w:rsidR="00E905D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owever, the reliabilities of the two dimensions can be improved by </w:t>
      </w:r>
      <w:r w:rsidR="0020510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lear </w:t>
      </w:r>
      <w:r w:rsidR="00E905D4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dentification of corresponding landmarks.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0E0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Furthermore</w:t>
      </w:r>
      <w:r w:rsidR="004553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5289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resent study more precisely examined </w:t>
      </w:r>
      <w:r w:rsidR="004553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ntra</w:t>
      </w:r>
      <w:r w:rsidR="0072622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- and inter-measurer variabilities</w:t>
      </w:r>
      <w:r w:rsidR="00460E0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5289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ing measurements collected </w:t>
      </w:r>
      <w:r w:rsidR="004553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by multiple measure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="004553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 (</w:t>
      </w:r>
      <w:r w:rsidR="004553D3" w:rsidRPr="00E67F5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="004553D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20) 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ith 3 measurement repetitions</w:t>
      </w:r>
      <w:r w:rsidR="00726221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ther studies </w:t>
      </w:r>
      <w:r w:rsidR="00BE7CD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ch as Li et al. (2008) and Weinberg et al. (2004) 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ich </w:t>
      </w:r>
      <w:r w:rsidR="0065289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yzed measurements collected by 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e or two </w:t>
      </w:r>
      <w:r w:rsidR="0065289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measurers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</w:t>
      </w:r>
      <w:r w:rsidR="0065289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ut repetition or</w:t>
      </w:r>
      <w:r w:rsidR="00FE585F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2 measurement repetitions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. Lastly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3D-SAMP required 62% 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rter tim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ared to the DMP </w:t>
      </w:r>
      <w:r w:rsidR="00D91F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measuring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 52 hand dimensions.</w:t>
      </w:r>
    </w:p>
    <w:p w14:paraId="328DFB40" w14:textId="2EF8E7BC" w:rsidR="00C26A02" w:rsidRPr="005676F4" w:rsidRDefault="00424364" w:rsidP="00094CDB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curacy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nalysis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nthropometric measurement methodologie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not only true values of the hand dimensions but also comprehensive understanding about measurement errors are required.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 differences of measured values between the 3D-SAMP and DMP were significant on 13 dimensions (length: 3, width: 4, thickness: 6) out of the 52 dimension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Of the dimensions</w:t>
      </w:r>
      <w:r w:rsidR="00600C3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wing </w:t>
      </w:r>
      <w:r w:rsidR="00600C3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ignificant differences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3 length dimensions (base of digit 1 to wrist crease center, base of digit 4 to wrist crease center, and base of digit 5 to wrist crease center) of the DMP were larger </w:t>
      </w:r>
      <w:r w:rsidR="00600C3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1 </w:t>
      </w:r>
      <w:r w:rsidR="00600C3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.5 mm than the 3D-SAMP, which might be caused by a movement of the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d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flexion/extension and/or abduction/adduction during measurement. On the other hand, width and thickness dimensions of the DMP were smaller </w:t>
      </w:r>
      <w:r w:rsidR="00600C3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1 </w:t>
      </w:r>
      <w:r w:rsidR="00600C3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4.4 mm</w:t>
      </w:r>
      <w:r w:rsidR="00600C3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the 3D-SAMP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ch might be caused by skin deformation </w:t>
      </w:r>
      <w:r w:rsidR="000651A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ue to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pplication of measurement tools (digital caliper and tape measure) on the hand. However,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the accuracy of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3D-SAMP </w:t>
      </w:r>
      <w:r w:rsidR="00B8089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uld not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yzed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n th</w:t>
      </w:r>
      <w:r w:rsidR="000A3D5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y because the true values of the hand dimensions are unavailable. </w:t>
      </w:r>
      <w:r w:rsidR="009C492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he measurement difference</w:t>
      </w:r>
      <w:r w:rsidR="009C492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</w:t>
      </w:r>
      <w:r w:rsidR="009C492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explained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various reasons such as</w:t>
      </w:r>
      <w:r w:rsidR="009C492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asurement methods (e.g., </w:t>
      </w:r>
      <w:r w:rsidR="00690BC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3D-SM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s. DMP), skin deformation caused by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se of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thropometer or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lass support, error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ading gradation, distortion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plaster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hand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uring fabrication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rror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a 3D scanning system, and/or error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igning and merging 3D images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hand </w:t>
      </w:r>
      <w:r w:rsidR="00C37B9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Dg8L1llYXI+PFJlY051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Dg8L1llYXI+PFJlY051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</w:fldData>
        </w:fldCha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3C64C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37B98" w:rsidRPr="00E67F5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C37B9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C64C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Aldridge, Boyadjiev, Capone, DeLeon, &amp; Richtsmeier, 2005; Bougourd, Dekker, Ross, &amp; Ward, 2000; Enciso et al., 2003; Lee et al., 2010; Li et al., 2008; Weinberg et al., 2004)</w:t>
      </w:r>
      <w:r w:rsidR="00C37B9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kin deformation error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used by </w:t>
      </w:r>
      <w:r w:rsidR="00591E3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se of </w:t>
      </w:r>
      <w:r w:rsidR="005C323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thropometer can be </w:t>
      </w:r>
      <w:r w:rsidR="00591E38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alyzed by comparing measurements of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real hand </w:t>
      </w:r>
      <w:r w:rsidR="00591E38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</w:t>
      </w:r>
      <w:r w:rsidR="00DB114D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ose of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s plaster hand </w:t>
      </w:r>
      <w:r w:rsidR="00DB114D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ing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DMP. </w:t>
      </w:r>
      <w:r w:rsidR="003A000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About 1.7% of distortion error</w:t>
      </w:r>
      <w:r w:rsidR="00672C54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B114D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used by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laster hand fabrication </w:t>
      </w:r>
      <w:r w:rsidR="003A000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64155D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3A000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dentified by 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compari</w:t>
      </w:r>
      <w:r w:rsidR="00DB114D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g </w:t>
      </w:r>
      <w:r w:rsidR="003A000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the diameter (30.0 mm) of an aluminum cylinder with that (30.5 mm) of the corresponding cylinder plaster</w:t>
      </w:r>
      <w:r w:rsidR="00C26A0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C092F19" w14:textId="0AA089B9" w:rsidR="00C26A02" w:rsidRPr="005676F4" w:rsidRDefault="00C26A02" w:rsidP="00094CDB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The subjective satisfaction about ease of measurement of the 3D-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MP (average = 5.2, SD = 0.8) was </w:t>
      </w:r>
      <w:r w:rsidR="00DB114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und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er than the DMP (average = 4.3, SD = 0.8). </w:t>
      </w:r>
      <w:r w:rsidR="006F51C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vious </w:t>
      </w:r>
      <w:r w:rsidR="006F51C9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udie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d not conduct </w:t>
      </w:r>
      <w:r w:rsidR="00DB114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bjective </w:t>
      </w:r>
      <w:r w:rsidR="00DB114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tisfaction analysis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investigate </w:t>
      </w:r>
      <w:r w:rsidR="000B2C2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ability of </w:t>
      </w:r>
      <w:r w:rsidR="00DB114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thropometric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surement methods. </w:t>
      </w:r>
      <w:r w:rsidR="00DB114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3D-SAMP which uses </w:t>
      </w:r>
      <w:r w:rsidR="002038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laster hand was preferred to the DMP because </w:t>
      </w:r>
      <w:r w:rsidR="002038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cating landmarks on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e plaster hand is easier than direct measurement of hand dimensions and</w:t>
      </w:r>
      <w:r w:rsidR="002038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nd measurements are automatically obtained </w:t>
      </w:r>
      <w:r w:rsidR="00DB114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scanning 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laster hand </w:t>
      </w:r>
      <w:r w:rsidR="002038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with landmarks</w:t>
      </w:r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038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urthermore, the 3D-SAMP </w:t>
      </w:r>
      <w:r w:rsidR="00DB114D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ould be more preferred to </w:t>
      </w:r>
      <w:r w:rsidR="002038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 et al.’s 3D-SM </w:t>
      </w:r>
      <w:r w:rsidR="004923F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requiring a shorter interaction time with a participant: </w:t>
      </w:r>
      <w:r w:rsidR="002038E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2 ~ 3 min for hand fabrication</w:t>
      </w:r>
      <w:r w:rsidR="004923F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3D</w:t>
      </w:r>
      <w:r w:rsidR="004923F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-SAMP</w:t>
      </w:r>
      <w:r w:rsidR="002038E7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23F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sus </w:t>
      </w:r>
      <w:r w:rsidR="002038E7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out 8 min </w:t>
      </w:r>
      <w:r w:rsidR="004923FE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for keeping the hand stationary during scanning in Li et al.’s 3D-SM</w:t>
      </w:r>
      <w:r w:rsidR="00740BE2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2330C3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wever, the DMP can be preferred to the 3D-SAMP if the times of fabrication and scanning of a plaster hand are considered.</w:t>
      </w:r>
    </w:p>
    <w:p w14:paraId="47D8CDDB" w14:textId="08DA1546" w:rsidR="00E67F5D" w:rsidRPr="007113CF" w:rsidRDefault="00A208AF" w:rsidP="002330C3">
      <w:pPr>
        <w:spacing w:after="0" w:line="480" w:lineRule="auto"/>
        <w:ind w:firstLine="80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" w:name="OLE_LINK5"/>
      <w:bookmarkStart w:id="2" w:name="OLE_LINK6"/>
      <w:r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Lastly</w:t>
      </w:r>
      <w:r w:rsidR="00D97A7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, f</w:t>
      </w:r>
      <w:r w:rsidR="00A60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rther research is needed to </w:t>
      </w:r>
      <w:r w:rsidR="00555097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mprove performance and capabilities of the 3D-SAMP for efficient hand measurement</w:t>
      </w:r>
      <w:r w:rsidR="00A60E18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bookmarkEnd w:id="1"/>
      <w:bookmarkEnd w:id="2"/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h</w:t>
      </w:r>
      <w:r w:rsidR="000A3D5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udy compared the 3D-SAMP with the DMP </w:t>
      </w:r>
      <w:r w:rsidR="009C7F76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52 out of 169 hand dimensions and </w:t>
      </w:r>
      <w:r w:rsidR="004923FE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us </w:t>
      </w:r>
      <w:r w:rsidR="00C26A02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 comparative evaluation study is needed for the unmeasured hand dimensions</w:t>
      </w:r>
      <w:r w:rsidR="00D97A7C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various hand sizes. </w:t>
      </w:r>
      <w:r w:rsidR="00DB06F0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nd t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3D-SAMP </w:t>
      </w:r>
      <w:r w:rsidR="006179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have a limited application to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a large</w:t>
      </w:r>
      <w:r w:rsidR="006179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cale anthropometric study of the hand </w:t>
      </w:r>
      <w:r w:rsidR="006179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ue to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ime </w:t>
      </w:r>
      <w:r w:rsidR="006179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AD41A3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cost</w:t>
      </w:r>
      <w:r w:rsidR="00617905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quired for </w:t>
      </w:r>
      <w:r w:rsidR="00AD41A3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>fabrication and</w:t>
      </w:r>
      <w:r w:rsidR="00F8340A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 3D scanning of a plaster hand. However, i</w:t>
      </w:r>
      <w:r w:rsidR="00F8340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 an advanced 3D scanner </w:t>
      </w:r>
      <w:r w:rsidR="00B6403F" w:rsidRPr="00E67F5D">
        <w:rPr>
          <w:rFonts w:ascii="Times New Roman" w:hAnsi="Times New Roman"/>
          <w:color w:val="000000" w:themeColor="text1"/>
          <w:sz w:val="24"/>
          <w:szCs w:val="24"/>
        </w:rPr>
        <w:t>which enables to capture a real hand with high accuracy is developed</w:t>
      </w:r>
      <w:r w:rsidR="00F8340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 pre-landmarked human hand will be directly scanned and measured in a short time </w:t>
      </w:r>
      <w:r w:rsidR="00B6403F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by applying the a</w:t>
      </w:r>
      <w:r w:rsidR="00B6403F" w:rsidRPr="00E67F5D">
        <w:rPr>
          <w:rFonts w:ascii="Times New Roman" w:hAnsi="Times New Roman"/>
          <w:color w:val="000000" w:themeColor="text1"/>
          <w:sz w:val="24"/>
          <w:szCs w:val="24"/>
        </w:rPr>
        <w:t xml:space="preserve">utomatic landmark identification and measurement extraction processes employed in the </w:t>
      </w:r>
      <w:r w:rsidR="00F8340A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D-SAMP. </w:t>
      </w:r>
      <w:r w:rsidR="00B6403F" w:rsidRPr="00E67F5D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F8340A" w:rsidRPr="00E67F5D">
        <w:rPr>
          <w:rFonts w:ascii="Times New Roman" w:eastAsia="바탕" w:hAnsi="Times New Roman" w:cs="Times New Roman" w:hint="eastAsia"/>
          <w:color w:val="000000" w:themeColor="text1"/>
          <w:sz w:val="24"/>
          <w:szCs w:val="24"/>
        </w:rPr>
        <w:t>he</w:t>
      </w:r>
      <w:r w:rsidR="00F8340A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 </w:t>
      </w:r>
      <w:r w:rsidR="00B6403F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3D-SAMP </w:t>
      </w:r>
      <w:r w:rsidR="00F8340A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would be more effective than the DMP </w:t>
      </w:r>
      <w:r w:rsidR="008D7A7C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>in case of</w:t>
      </w:r>
      <w:r w:rsidR="00F8340A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 </w:t>
      </w:r>
      <w:r w:rsidR="000F2432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measurement </w:t>
      </w:r>
      <w:r w:rsidR="00B6403F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of </w:t>
      </w:r>
      <w:r w:rsidR="00F8340A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a </w:t>
      </w:r>
      <w:r w:rsidR="00B6403F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large </w:t>
      </w:r>
      <w:r w:rsidR="00F8340A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>number of hand dimensions (</w:t>
      </w:r>
      <w:r w:rsidR="00B6403F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say, over 50 </w:t>
      </w:r>
      <w:r w:rsidR="00F8340A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>dimensions)</w:t>
      </w:r>
      <w:r w:rsidR="00B6403F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 xml:space="preserve"> and complex dimensions such as curvature, arc, and circumference</w:t>
      </w:r>
      <w:r w:rsidR="000B0F7C" w:rsidRPr="00E67F5D">
        <w:rPr>
          <w:rFonts w:ascii="Times New Roman" w:eastAsia="바탕" w:hAnsi="Times New Roman" w:cs="Times New Roman"/>
          <w:color w:val="000000" w:themeColor="text1"/>
          <w:sz w:val="24"/>
          <w:szCs w:val="24"/>
        </w:rPr>
        <w:t>.</w:t>
      </w:r>
    </w:p>
    <w:p w14:paraId="0E206252" w14:textId="77777777" w:rsidR="00E67F5D" w:rsidRPr="00E67F5D" w:rsidRDefault="00E67F5D" w:rsidP="00C26A02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0B68A042" w14:textId="77777777" w:rsidR="00E67F5D" w:rsidRPr="002330C3" w:rsidRDefault="00E67F5D" w:rsidP="00C26A02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014F9BCA" w14:textId="77777777" w:rsidR="002330C3" w:rsidRDefault="002330C3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8141C9A" w14:textId="316EC385" w:rsidR="00C26A02" w:rsidRPr="00E635E4" w:rsidRDefault="00C26A02" w:rsidP="00C26A02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E635E4">
        <w:rPr>
          <w:rFonts w:ascii="Times New Roman" w:hAnsi="Times New Roman" w:cs="Times New Roman"/>
          <w:b/>
          <w:sz w:val="24"/>
          <w:szCs w:val="24"/>
        </w:rPr>
        <w:lastRenderedPageBreak/>
        <w:t>Acknowledgments</w:t>
      </w:r>
    </w:p>
    <w:p w14:paraId="47F2FAF8" w14:textId="335A86D7" w:rsidR="001B045E" w:rsidRPr="00E635E4" w:rsidRDefault="00C26A02" w:rsidP="009F42B9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E635E4">
        <w:rPr>
          <w:rFonts w:ascii="Times New Roman" w:hAnsi="Times New Roman" w:cs="Times New Roman"/>
          <w:sz w:val="24"/>
          <w:szCs w:val="24"/>
        </w:rPr>
        <w:t xml:space="preserve">This research was </w:t>
      </w:r>
      <w:r w:rsidR="003D66D4" w:rsidRPr="00E635E4">
        <w:rPr>
          <w:rFonts w:ascii="Times New Roman" w:hAnsi="Times New Roman" w:cs="Times New Roman"/>
          <w:sz w:val="24"/>
          <w:szCs w:val="24"/>
        </w:rPr>
        <w:t xml:space="preserve">jointly </w:t>
      </w:r>
      <w:r w:rsidRPr="00E635E4">
        <w:rPr>
          <w:rFonts w:ascii="Times New Roman" w:hAnsi="Times New Roman" w:cs="Times New Roman"/>
          <w:sz w:val="24"/>
          <w:szCs w:val="24"/>
        </w:rPr>
        <w:t xml:space="preserve">supported by the National Research Foundation of Korea (NRF) funded by the Ministry of Education, Science, and Technology </w:t>
      </w:r>
      <w:r w:rsidR="009B5A56">
        <w:rPr>
          <w:rFonts w:ascii="Times New Roman" w:hAnsi="Times New Roman" w:cs="Times New Roman"/>
          <w:sz w:val="24"/>
          <w:szCs w:val="24"/>
        </w:rPr>
        <w:t xml:space="preserve">under </w:t>
      </w:r>
      <w:r w:rsidR="009B5A56" w:rsidRPr="00E635E4">
        <w:rPr>
          <w:rFonts w:ascii="Times New Roman" w:hAnsi="Times New Roman" w:cs="Times New Roman"/>
          <w:sz w:val="24"/>
          <w:szCs w:val="24"/>
        </w:rPr>
        <w:t xml:space="preserve">Basic Science Research Program </w:t>
      </w:r>
      <w:r w:rsidRPr="00E635E4">
        <w:rPr>
          <w:rFonts w:ascii="Times New Roman" w:hAnsi="Times New Roman" w:cs="Times New Roman"/>
          <w:sz w:val="24"/>
          <w:szCs w:val="24"/>
        </w:rPr>
        <w:t>(</w:t>
      </w:r>
      <w:r w:rsidR="009B5A56">
        <w:rPr>
          <w:rFonts w:ascii="Times New Roman" w:hAnsi="Times New Roman" w:cs="Times New Roman"/>
          <w:sz w:val="24"/>
          <w:szCs w:val="24"/>
        </w:rPr>
        <w:t>NRF-</w:t>
      </w:r>
      <w:r w:rsidR="0032645D" w:rsidRPr="0032645D">
        <w:rPr>
          <w:rFonts w:ascii="Times New Roman" w:hAnsi="Times New Roman" w:cs="Times New Roman"/>
          <w:sz w:val="24"/>
          <w:szCs w:val="24"/>
        </w:rPr>
        <w:t>2014R1A6A3A03057771</w:t>
      </w:r>
      <w:r w:rsidR="009B5A56">
        <w:rPr>
          <w:rFonts w:ascii="Times New Roman" w:hAnsi="Times New Roman" w:cs="Times New Roman"/>
          <w:sz w:val="24"/>
          <w:szCs w:val="24"/>
        </w:rPr>
        <w:t>) and Mid-career Research Program (</w:t>
      </w:r>
      <w:r w:rsidR="009B5A56" w:rsidRPr="009B5A56">
        <w:rPr>
          <w:rFonts w:ascii="Times New Roman" w:hAnsi="Times New Roman" w:cs="Times New Roman"/>
          <w:sz w:val="24"/>
          <w:szCs w:val="24"/>
        </w:rPr>
        <w:t>NRF-2015R1A2A2A03005486</w:t>
      </w:r>
      <w:r w:rsidRPr="00E635E4">
        <w:rPr>
          <w:rFonts w:ascii="Times New Roman" w:hAnsi="Times New Roman" w:cs="Times New Roman"/>
          <w:sz w:val="24"/>
          <w:szCs w:val="24"/>
        </w:rPr>
        <w:t>)</w:t>
      </w:r>
      <w:r w:rsidR="003D66D4" w:rsidRPr="00E635E4">
        <w:rPr>
          <w:rFonts w:ascii="Times New Roman" w:hAnsi="Times New Roman" w:cs="Times New Roman"/>
          <w:sz w:val="24"/>
          <w:szCs w:val="24"/>
        </w:rPr>
        <w:t xml:space="preserve"> and </w:t>
      </w:r>
      <w:r w:rsidR="00CA26DC" w:rsidRPr="00E635E4">
        <w:rPr>
          <w:rFonts w:ascii="Times New Roman" w:hAnsi="Times New Roman" w:cs="Times New Roman"/>
          <w:sz w:val="24"/>
          <w:szCs w:val="24"/>
        </w:rPr>
        <w:t xml:space="preserve">by </w:t>
      </w:r>
      <w:r w:rsidR="009B5A56">
        <w:rPr>
          <w:rFonts w:ascii="Times New Roman" w:hAnsi="Times New Roman" w:cs="Times New Roman"/>
          <w:sz w:val="24"/>
          <w:szCs w:val="24"/>
        </w:rPr>
        <w:t>t</w:t>
      </w:r>
      <w:r w:rsidR="009B5A56" w:rsidRPr="009B5A56">
        <w:rPr>
          <w:rFonts w:ascii="Times New Roman" w:hAnsi="Times New Roman" w:cs="Times New Roman"/>
          <w:sz w:val="24"/>
          <w:szCs w:val="24"/>
        </w:rPr>
        <w:t>he Ministry of Trade, Industry</w:t>
      </w:r>
      <w:r w:rsidR="009B5A56">
        <w:rPr>
          <w:rFonts w:ascii="Times New Roman" w:hAnsi="Times New Roman" w:cs="Times New Roman"/>
          <w:sz w:val="24"/>
          <w:szCs w:val="24"/>
        </w:rPr>
        <w:t>,</w:t>
      </w:r>
      <w:r w:rsidR="009B5A56" w:rsidRPr="009B5A56">
        <w:rPr>
          <w:rFonts w:ascii="Times New Roman" w:hAnsi="Times New Roman" w:cs="Times New Roman"/>
          <w:sz w:val="24"/>
          <w:szCs w:val="24"/>
        </w:rPr>
        <w:t xml:space="preserve"> </w:t>
      </w:r>
      <w:r w:rsidR="009B5A56">
        <w:rPr>
          <w:rFonts w:ascii="Times New Roman" w:hAnsi="Times New Roman" w:cs="Times New Roman"/>
          <w:sz w:val="24"/>
          <w:szCs w:val="24"/>
        </w:rPr>
        <w:t>and</w:t>
      </w:r>
      <w:r w:rsidR="009B5A56" w:rsidRPr="009B5A56">
        <w:rPr>
          <w:rFonts w:ascii="Times New Roman" w:hAnsi="Times New Roman" w:cs="Times New Roman"/>
          <w:sz w:val="24"/>
          <w:szCs w:val="24"/>
        </w:rPr>
        <w:t xml:space="preserve"> Energy under Industrial Technology Innovation Program (No. 10063384)</w:t>
      </w:r>
      <w:r w:rsidR="003D66D4" w:rsidRPr="00E635E4">
        <w:rPr>
          <w:rFonts w:ascii="Times New Roman" w:hAnsi="Times New Roman" w:cs="Times New Roman"/>
          <w:sz w:val="24"/>
          <w:szCs w:val="24"/>
        </w:rPr>
        <w:t>.</w:t>
      </w:r>
    </w:p>
    <w:p w14:paraId="7DF6670E" w14:textId="77777777" w:rsidR="00C26A02" w:rsidRPr="00E635E4" w:rsidRDefault="00C26A02" w:rsidP="00C26A02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0DC78E6" w14:textId="77777777" w:rsidR="00C26A02" w:rsidRPr="00E635E4" w:rsidRDefault="00C26A02" w:rsidP="00094CDB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E635E4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4F469637" w14:textId="77777777" w:rsidR="003C64CA" w:rsidRPr="003C64CA" w:rsidRDefault="00C26A02" w:rsidP="003C64CA">
      <w:pPr>
        <w:pStyle w:val="EndNoteBibliography"/>
        <w:ind w:left="720" w:hanging="720"/>
      </w:pPr>
      <w:r w:rsidRPr="003C64CA">
        <w:rPr>
          <w:szCs w:val="24"/>
        </w:rPr>
        <w:fldChar w:fldCharType="begin"/>
      </w:r>
      <w:r w:rsidRPr="003C64CA">
        <w:rPr>
          <w:szCs w:val="24"/>
        </w:rPr>
        <w:instrText xml:space="preserve"> ADDIN EN.REFLIST </w:instrText>
      </w:r>
      <w:r w:rsidRPr="003C64CA">
        <w:rPr>
          <w:szCs w:val="24"/>
        </w:rPr>
        <w:fldChar w:fldCharType="separate"/>
      </w:r>
      <w:r w:rsidR="003C64CA" w:rsidRPr="003C64CA">
        <w:t>Aldridge, K., Boyadjiev, S.A., Capone, G.T., DeLeon, V.B., &amp; Richtsmeier, J.T. (2005). Precision and error of three-dimensional phenotypic measures acquired from 3dMD photogrammetric images. American Journal of Medical Genetics. Part A, 138a(3), 247-253.</w:t>
      </w:r>
    </w:p>
    <w:p w14:paraId="56A05F86" w14:textId="77777777" w:rsidR="003C64CA" w:rsidRPr="003C64CA" w:rsidRDefault="003C64CA" w:rsidP="003C64CA">
      <w:pPr>
        <w:pStyle w:val="EndNoteBibliography"/>
        <w:ind w:left="720" w:hanging="720"/>
      </w:pPr>
      <w:r w:rsidRPr="003C64CA">
        <w:t>Bougourd, J.P., Dekker, L., Ross, P.G., &amp; Ward, J.P. (2000). A comparison of women's sizing by 3D electronic scanning and traditional anthropometry. The Journal of The Textile Institute, 91(2), 163-173.</w:t>
      </w:r>
    </w:p>
    <w:p w14:paraId="5CFD5979" w14:textId="77777777" w:rsidR="003C64CA" w:rsidRPr="003C64CA" w:rsidRDefault="003C64CA" w:rsidP="003C64CA">
      <w:pPr>
        <w:pStyle w:val="EndNoteBibliography"/>
        <w:ind w:left="720" w:hanging="720"/>
      </w:pPr>
      <w:r w:rsidRPr="003C64CA">
        <w:t>Chandra, A., Chandna, P., &amp; Deswal, S. (2011). Analysis of hand anthropometric dimensions of male industrial workers of Haryana state. International Journal of Engineering, 5(3), 242-256.</w:t>
      </w:r>
    </w:p>
    <w:p w14:paraId="113CDF03" w14:textId="77777777" w:rsidR="003C64CA" w:rsidRPr="003C64CA" w:rsidRDefault="003C64CA" w:rsidP="003C64CA">
      <w:pPr>
        <w:pStyle w:val="EndNoteBibliography"/>
        <w:ind w:left="720" w:hanging="720"/>
      </w:pPr>
      <w:r w:rsidRPr="003C64CA">
        <w:t>Chang, C.-C., Li, Z., Cai, X., &amp; Dempsey, P. (2007). Error control and calibration in three-dimensional anthropometric measurement of the hand by laser scanning with glass support. Measurement, 40(1), 21-27.</w:t>
      </w:r>
    </w:p>
    <w:p w14:paraId="3E740068" w14:textId="77777777" w:rsidR="003C64CA" w:rsidRPr="003C64CA" w:rsidRDefault="003C64CA" w:rsidP="003C64CA">
      <w:pPr>
        <w:pStyle w:val="EndNoteBibliography"/>
        <w:ind w:left="720" w:hanging="720"/>
      </w:pPr>
      <w:r w:rsidRPr="003C64CA">
        <w:t>Choi, H., Lee, K., Kang, Y., &amp; Kim, U. (2006). Development of Hand Measurement Protocol for Glove Design. Seoul, South Korea: Size Korea.</w:t>
      </w:r>
    </w:p>
    <w:p w14:paraId="52A1CA6B" w14:textId="77777777" w:rsidR="003C64CA" w:rsidRPr="003C64CA" w:rsidRDefault="003C64CA" w:rsidP="003C64CA">
      <w:pPr>
        <w:pStyle w:val="EndNoteBibliography"/>
        <w:ind w:left="720" w:hanging="720"/>
      </w:pPr>
      <w:r w:rsidRPr="003C64CA">
        <w:t>Enciso, R., Shaw, A., Neumann, U., &amp; Mah, J. (2003). In 3D head anthropometric analysis (Vol. 5029, pp. 590-597). Paper presented at the the SPIE Medical Imaging, San Diego, CA.</w:t>
      </w:r>
    </w:p>
    <w:p w14:paraId="0451CEAA" w14:textId="77777777" w:rsidR="003C64CA" w:rsidRPr="003C64CA" w:rsidRDefault="003C64CA" w:rsidP="003C64CA">
      <w:pPr>
        <w:pStyle w:val="EndNoteBibliography"/>
        <w:ind w:left="720" w:hanging="720"/>
      </w:pPr>
      <w:r w:rsidRPr="003C64CA">
        <w:t>Garrett, J.W. (1970). Anthropometry of the Hands of Male Air Force Flight Personnel (No. AMRL-TR-69-42). Wright-Patterson Air Force Base, OH: Aerospace Medical Research Laboratory.</w:t>
      </w:r>
    </w:p>
    <w:p w14:paraId="1E6BA10A" w14:textId="77777777" w:rsidR="003C64CA" w:rsidRPr="003C64CA" w:rsidRDefault="003C64CA" w:rsidP="003C64CA">
      <w:pPr>
        <w:pStyle w:val="EndNoteBibliography"/>
        <w:ind w:left="720" w:hanging="720"/>
      </w:pPr>
      <w:r w:rsidRPr="003C64CA">
        <w:t>Greiner, T.M. (1991). Hand Anthropometry of U.S. Army Personnel (No. No. AD-A244 533). Natick, MA: U.S. Army Natick Research, Development and Engineering Center.</w:t>
      </w:r>
    </w:p>
    <w:p w14:paraId="39996C2E" w14:textId="77777777" w:rsidR="003C64CA" w:rsidRPr="003C64CA" w:rsidRDefault="003C64CA" w:rsidP="003C64CA">
      <w:pPr>
        <w:pStyle w:val="EndNoteBibliography"/>
        <w:ind w:left="720" w:hanging="720"/>
      </w:pPr>
      <w:r w:rsidRPr="003C64CA">
        <w:t>Han, H., &amp; Nam, Y. (2004). The suitability of 3-dimensional body scan method in measuring body surface area. Textile Science and Engineering, 41(3), 223-229.</w:t>
      </w:r>
    </w:p>
    <w:p w14:paraId="41DC5419" w14:textId="77777777" w:rsidR="003C64CA" w:rsidRPr="003C64CA" w:rsidRDefault="003C64CA" w:rsidP="003C64CA">
      <w:pPr>
        <w:pStyle w:val="EndNoteBibliography"/>
        <w:ind w:left="720" w:hanging="720"/>
      </w:pPr>
      <w:r w:rsidRPr="003C64CA">
        <w:t>Hidson, D. (1991). Development of a Standard Anthropometric Dimension Set for Use in Computer-Aided Glove Design (No. Technical Note 91-22, AD-A246 272). Ottawa, ON: Defense Research Establishment Ottawa.</w:t>
      </w:r>
    </w:p>
    <w:p w14:paraId="735ED4AE" w14:textId="77777777" w:rsidR="003C64CA" w:rsidRPr="003C64CA" w:rsidRDefault="003C64CA" w:rsidP="003C64CA">
      <w:pPr>
        <w:pStyle w:val="EndNoteBibliography"/>
        <w:ind w:left="720" w:hanging="720"/>
      </w:pPr>
      <w:r w:rsidRPr="000214A0">
        <w:rPr>
          <w:lang w:val="nl-NL"/>
        </w:rPr>
        <w:lastRenderedPageBreak/>
        <w:t xml:space="preserve">Jang, M., Kim, J., &amp; Kim, C. (1989). </w:t>
      </w:r>
      <w:r w:rsidRPr="003C64CA">
        <w:t>A study on the non-contact body measurements using image processing. Journal of the Ergonomics Society of Korea, 8(2), 35-42.</w:t>
      </w:r>
    </w:p>
    <w:p w14:paraId="51407E6D" w14:textId="77777777" w:rsidR="003C64CA" w:rsidRPr="003C64CA" w:rsidRDefault="003C64CA" w:rsidP="003C64CA">
      <w:pPr>
        <w:pStyle w:val="EndNoteBibliography"/>
        <w:ind w:left="720" w:hanging="720"/>
      </w:pPr>
      <w:r w:rsidRPr="003C64CA">
        <w:t>Kim, M., &amp; Nam, Y. (2001). Development of three dimensional scanner for anthropometric measurement. Journal of the Ergonomics Society of Korea, 20(3), 77-88.</w:t>
      </w:r>
    </w:p>
    <w:p w14:paraId="3FBE5823" w14:textId="77777777" w:rsidR="003C64CA" w:rsidRPr="003C64CA" w:rsidRDefault="003C64CA" w:rsidP="003C64CA">
      <w:pPr>
        <w:pStyle w:val="EndNoteBibliography"/>
        <w:ind w:left="720" w:hanging="720"/>
      </w:pPr>
      <w:r w:rsidRPr="003C64CA">
        <w:t>Kwon, M., Choi, I., Chung, G., &amp; Yang, M. (2005). A study on establishment of glove size system and hand shape. Journal of the Korean Society of Costume, 55(6), 24-37.</w:t>
      </w:r>
    </w:p>
    <w:p w14:paraId="7B0BECDF" w14:textId="77777777" w:rsidR="003C64CA" w:rsidRPr="003C64CA" w:rsidRDefault="003C64CA" w:rsidP="003C64CA">
      <w:pPr>
        <w:pStyle w:val="EndNoteBibliography"/>
        <w:ind w:left="720" w:hanging="720"/>
      </w:pPr>
      <w:r w:rsidRPr="003C64CA">
        <w:t>Kwon, O., Jung, K., You, H., &amp; Kim, H. (2009). Determination of key dimensions for a glove sizing system by analyzing the relationships between hand dimensions. Applied Ergonomics, 40(4), 762-766.</w:t>
      </w:r>
    </w:p>
    <w:p w14:paraId="5DB3EBFC" w14:textId="77777777" w:rsidR="003C64CA" w:rsidRPr="003C64CA" w:rsidRDefault="003C64CA" w:rsidP="003C64CA">
      <w:pPr>
        <w:pStyle w:val="EndNoteBibliography"/>
        <w:ind w:left="720" w:hanging="720"/>
      </w:pPr>
      <w:r w:rsidRPr="003C64CA">
        <w:t>Lee, W., Jeong, J., Park, J., Jeon, E., Kim, H., Jung, D., et al. (2013). Analysis of the facial measurements of Korean Air Force pilots for oxygen mask design. Ergonomics, 56(9), 1451-1464.</w:t>
      </w:r>
    </w:p>
    <w:p w14:paraId="3302ABDF" w14:textId="77777777" w:rsidR="003C64CA" w:rsidRPr="003C64CA" w:rsidRDefault="003C64CA" w:rsidP="003C64CA">
      <w:pPr>
        <w:pStyle w:val="EndNoteBibliography"/>
        <w:ind w:left="720" w:hanging="720"/>
      </w:pPr>
      <w:r w:rsidRPr="003C64CA">
        <w:t>Lee, W., Jung, K., &amp; You, H. (2008). In Development and application of a grip design method using hand anthropometric data. Paper presented at the 2008 Spring Conference of the Korean Institute of Industrial Engineers, Pohang, Korea.</w:t>
      </w:r>
    </w:p>
    <w:p w14:paraId="38041F4E" w14:textId="77777777" w:rsidR="003C64CA" w:rsidRPr="003C64CA" w:rsidRDefault="003C64CA" w:rsidP="003C64CA">
      <w:pPr>
        <w:pStyle w:val="EndNoteBibliography"/>
        <w:ind w:left="720" w:hanging="720"/>
      </w:pPr>
      <w:r w:rsidRPr="003C64CA">
        <w:t>Lee, W., Yoon, S., &amp; You, H. (2010). In Development of a 3D semi-automatic measurement protocol for hand anthropometric measurement. Paper presented at the Human Factors and Ergonomics Society 54th Annual Meeting, San Francisco, CA. The Human Factors and Ergonomics Society.</w:t>
      </w:r>
    </w:p>
    <w:p w14:paraId="17976E77" w14:textId="77777777" w:rsidR="003C64CA" w:rsidRPr="003C64CA" w:rsidRDefault="003C64CA" w:rsidP="003C64CA">
      <w:pPr>
        <w:pStyle w:val="EndNoteBibliography"/>
        <w:ind w:left="720" w:hanging="720"/>
      </w:pPr>
      <w:r w:rsidRPr="003C64CA">
        <w:t>Lee, W., Yoon, S., &amp; You, H. (2011). Development of a 3D semi-automatic measurement protocol for hand anthropometric measurement. IE Interfaces, 24(2), 105-111.</w:t>
      </w:r>
    </w:p>
    <w:p w14:paraId="763F9630" w14:textId="77777777" w:rsidR="003C64CA" w:rsidRPr="003C64CA" w:rsidRDefault="003C64CA" w:rsidP="003C64CA">
      <w:pPr>
        <w:pStyle w:val="EndNoteBibliography"/>
        <w:ind w:left="720" w:hanging="720"/>
      </w:pPr>
      <w:r w:rsidRPr="003C64CA">
        <w:t>Li, Z., Chang, C.-C., Dempsey, P.G., Ouyang, L., &amp; Duan, J. (2008). Validation of a three-dimensional hand scanning and dimension extraction method with dimension data. Ergonomics, 51(11), 1672-1692.</w:t>
      </w:r>
    </w:p>
    <w:p w14:paraId="25A82A1A" w14:textId="77777777" w:rsidR="003C64CA" w:rsidRPr="003C64CA" w:rsidRDefault="003C64CA" w:rsidP="003C64CA">
      <w:pPr>
        <w:pStyle w:val="EndNoteBibliography"/>
        <w:ind w:left="720" w:hanging="720"/>
      </w:pPr>
      <w:r w:rsidRPr="003C64CA">
        <w:t>Lim, J. (2005). Classification of hand types for the development of glove patterns. Journal of Korean Home Economics Association, 43(8), 115-122.</w:t>
      </w:r>
    </w:p>
    <w:p w14:paraId="3F71C691" w14:textId="77777777" w:rsidR="003C64CA" w:rsidRPr="003C64CA" w:rsidRDefault="003C64CA" w:rsidP="003C64CA">
      <w:pPr>
        <w:pStyle w:val="EndNoteBibliography"/>
        <w:ind w:left="720" w:hanging="720"/>
      </w:pPr>
      <w:r w:rsidRPr="003C64CA">
        <w:t>Liu, B.S., Tseng, H.Y., Wu, C.C., &amp; Liu, C.Y. (2008). In Incorporating anthropometry into design of spoon for children. Paper presented at the 4th International Conference on Management of Innovation and Technology, 380-384.</w:t>
      </w:r>
    </w:p>
    <w:p w14:paraId="61EC5E94" w14:textId="77777777" w:rsidR="003C64CA" w:rsidRPr="003C64CA" w:rsidRDefault="003C64CA" w:rsidP="003C64CA">
      <w:pPr>
        <w:pStyle w:val="EndNoteBibliography"/>
        <w:ind w:left="720" w:hanging="720"/>
      </w:pPr>
      <w:r w:rsidRPr="000214A0">
        <w:rPr>
          <w:lang w:val="nl-NL"/>
        </w:rPr>
        <w:t xml:space="preserve">Lu, J.-M., &amp; Wang, M.-J.J. (2008). </w:t>
      </w:r>
      <w:r w:rsidRPr="003C64CA">
        <w:t>Automated anthropometric data collection using 3D whole body scanners. Expert Systems with Applications, 35(1-2), 407-414.</w:t>
      </w:r>
    </w:p>
    <w:p w14:paraId="068621D8" w14:textId="77777777" w:rsidR="003C64CA" w:rsidRPr="003C64CA" w:rsidRDefault="003C64CA" w:rsidP="003C64CA">
      <w:pPr>
        <w:pStyle w:val="EndNoteBibliography"/>
        <w:ind w:left="720" w:hanging="720"/>
      </w:pPr>
      <w:r w:rsidRPr="003C64CA">
        <w:t>Mandahawi, N., Imrhan, S., Al-Shobaki, S., &amp; Sarder, B. (2008). Hand anthropometry survey for the Jordanian population. International Journal of Industrial Ergonomics, 38(11-12), 966-976.</w:t>
      </w:r>
    </w:p>
    <w:p w14:paraId="6F6CEF77" w14:textId="77777777" w:rsidR="003C64CA" w:rsidRPr="003C64CA" w:rsidRDefault="003C64CA" w:rsidP="003C64CA">
      <w:pPr>
        <w:pStyle w:val="EndNoteBibliography"/>
        <w:ind w:left="720" w:hanging="720"/>
      </w:pPr>
      <w:r w:rsidRPr="003C64CA">
        <w:t>Ozsoy, U., Demirel, B.M., Yildirim, F.B., Tosun, O., &amp; Sarikcioglu, L. (2009). Method selection in craniofacial measurements: Advantages and disadvantages of 3D digitization method. Journal of Cranio-Maxillofacial Surgery, 37(5), 285-290.</w:t>
      </w:r>
    </w:p>
    <w:p w14:paraId="0B2A8313" w14:textId="77777777" w:rsidR="003C64CA" w:rsidRPr="003C64CA" w:rsidRDefault="003C64CA" w:rsidP="003C64CA">
      <w:pPr>
        <w:pStyle w:val="EndNoteBibliography"/>
        <w:ind w:left="720" w:hanging="720"/>
      </w:pPr>
      <w:r w:rsidRPr="003C64CA">
        <w:t>Robinette, K.M., &amp; Annis, J.F. (1986). A Nine-Size System for Chemical Defense Gloves (No. AAMRL-TR-86-029, AD-A173 193). Wright-Patterson Air Force Base, OH: Armstrong Aerospace Medical Research Laboratory, Aerospace Medical Division, Air Force Systems Command.</w:t>
      </w:r>
    </w:p>
    <w:p w14:paraId="3229A8EF" w14:textId="77777777" w:rsidR="003C64CA" w:rsidRPr="003C64CA" w:rsidRDefault="003C64CA" w:rsidP="003C64CA">
      <w:pPr>
        <w:pStyle w:val="EndNoteBibliography"/>
        <w:ind w:left="720" w:hanging="720"/>
      </w:pPr>
      <w:r w:rsidRPr="003C64CA">
        <w:lastRenderedPageBreak/>
        <w:t>Ryu, K., &amp; Suh, M. (2004). A study on the measurement of Korean women's hand: focusing on glove size. The Research Journal of the Costume Culture, 12(2), 262-278.</w:t>
      </w:r>
    </w:p>
    <w:p w14:paraId="18A960D7" w14:textId="77777777" w:rsidR="003C64CA" w:rsidRPr="003C64CA" w:rsidRDefault="003C64CA" w:rsidP="003C64CA">
      <w:pPr>
        <w:pStyle w:val="EndNoteBibliography"/>
        <w:ind w:left="720" w:hanging="720"/>
      </w:pPr>
      <w:r w:rsidRPr="003C64CA">
        <w:t>Son, H., Kim, H., Choi, C., Sohn, H., &amp; Kim, C. (2003). A study on a measurement method for 2D anthropometry using digital camera. The Research Journal of the Costume Culture, 11(1), 11-19.</w:t>
      </w:r>
    </w:p>
    <w:p w14:paraId="1CEC79A9" w14:textId="77777777" w:rsidR="003C64CA" w:rsidRPr="003C64CA" w:rsidRDefault="003C64CA" w:rsidP="003C64CA">
      <w:pPr>
        <w:pStyle w:val="EndNoteBibliography"/>
        <w:ind w:left="720" w:hanging="720"/>
      </w:pPr>
      <w:r w:rsidRPr="003C64CA">
        <w:t>Weinberg, S.M., Scott, N.M., Neiswanger, K., Brandon, C.A., &amp; Marazita, M.L. (2004). Digital three-dimensional photogrammetry: Evaluation of anthropometric precision and accuracy using a Genex 3D camera system. Cleft Palate-Craniofacial Journal, 41(5), 507-518.</w:t>
      </w:r>
    </w:p>
    <w:p w14:paraId="6097FFE7" w14:textId="77777777" w:rsidR="003C64CA" w:rsidRPr="003C64CA" w:rsidRDefault="003C64CA" w:rsidP="003C64CA">
      <w:pPr>
        <w:pStyle w:val="EndNoteBibliography"/>
        <w:ind w:left="720" w:hanging="720"/>
      </w:pPr>
      <w:r w:rsidRPr="003C64CA">
        <w:t>Weinberg, S.M., Scott, N.M., Neiswanger, K., &amp; Marazita, M.L. (2005). Intraobserver error associated with measurements of the hand. American Journal of Human Biology, 17(3), 368-371.</w:t>
      </w:r>
    </w:p>
    <w:p w14:paraId="6536899D" w14:textId="2FEADFC9" w:rsidR="00812001" w:rsidRDefault="00C26A02" w:rsidP="003C64CA">
      <w:pPr>
        <w:spacing w:line="480" w:lineRule="auto"/>
        <w:ind w:left="567" w:hanging="567"/>
        <w:jc w:val="left"/>
        <w:rPr>
          <w:rFonts w:ascii="Times New Roman" w:hAnsi="Times New Roman" w:cs="Times New Roman"/>
          <w:sz w:val="24"/>
          <w:szCs w:val="24"/>
        </w:rPr>
      </w:pPr>
      <w:r w:rsidRPr="003C64C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E3E15F2" w14:textId="77777777" w:rsidR="00812001" w:rsidRDefault="00812001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EDCECC3" w14:textId="77777777" w:rsidR="00812001" w:rsidRPr="00E15559" w:rsidRDefault="00812001" w:rsidP="0081200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15559">
        <w:rPr>
          <w:rFonts w:ascii="Times New Roman" w:hAnsi="Times New Roman" w:cs="Times New Roman"/>
          <w:b/>
          <w:sz w:val="24"/>
          <w:szCs w:val="24"/>
        </w:rPr>
        <w:lastRenderedPageBreak/>
        <w:t>List of Figures</w:t>
      </w:r>
    </w:p>
    <w:p w14:paraId="6C73B474" w14:textId="77777777" w:rsidR="00812001" w:rsidRPr="00E15559" w:rsidRDefault="00812001" w:rsidP="00812001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DDEA826" w14:textId="34ABF2D9" w:rsidR="00812001" w:rsidRPr="005676F4" w:rsidRDefault="00812001" w:rsidP="003F3C7B">
      <w:pPr>
        <w:spacing w:before="240" w:after="0" w:line="276" w:lineRule="auto"/>
        <w:ind w:left="950" w:hangingChars="396" w:hanging="95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Figure 1. Examples of hand scans with improper quality due to (a) occurrence of hidden hand regions and (b) sway of the hand during scanning</w:t>
      </w:r>
    </w:p>
    <w:p w14:paraId="51E583C2" w14:textId="26C7DF69" w:rsidR="00812001" w:rsidRPr="005676F4" w:rsidRDefault="00812001" w:rsidP="003F3C7B">
      <w:pPr>
        <w:spacing w:before="240" w:after="0" w:line="276" w:lineRule="auto"/>
        <w:ind w:left="950" w:hangingChars="396" w:hanging="95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2. </w:t>
      </w:r>
      <w:r w:rsidR="00363BD5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The process of 3D semi-automatic measurement protocol (3D-SAMP)</w:t>
      </w:r>
    </w:p>
    <w:p w14:paraId="6CFC8E07" w14:textId="53B6898E" w:rsidR="00812001" w:rsidRPr="005676F4" w:rsidRDefault="00812001" w:rsidP="003F3C7B">
      <w:pPr>
        <w:spacing w:before="240" w:after="0" w:line="276" w:lineRule="auto"/>
        <w:ind w:left="950" w:hangingChars="396" w:hanging="95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3. </w:t>
      </w:r>
      <w:r w:rsidR="003F3C7B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Figure 3. Landmarking (illustrated): (a) hand length, (b) hand breadth, (c) hand thickness, and (d) distal circumference of middle finger</w:t>
      </w:r>
    </w:p>
    <w:p w14:paraId="2FE1999B" w14:textId="4487550C" w:rsidR="00812001" w:rsidRPr="005676F4" w:rsidRDefault="00812001" w:rsidP="003F3C7B">
      <w:pPr>
        <w:spacing w:before="240" w:after="0" w:line="276" w:lineRule="auto"/>
        <w:ind w:left="950" w:hangingChars="396" w:hanging="95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4. </w:t>
      </w:r>
      <w:r w:rsidR="003F3C7B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Hand landmarked, scanned, and of which landmarks automatically identified: (a) photo of plaster hand with landmarks; (b) screen capture of a hand scan with 3D coordinates of landmarks automatically identified by a 3D scanning system</w:t>
      </w:r>
    </w:p>
    <w:p w14:paraId="7CCE9AE8" w14:textId="394BD95B" w:rsidR="00812001" w:rsidRPr="005676F4" w:rsidRDefault="00812001" w:rsidP="003F3C7B">
      <w:pPr>
        <w:spacing w:before="240" w:after="0" w:line="276" w:lineRule="auto"/>
        <w:ind w:left="950" w:hangingChars="396" w:hanging="95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5. </w:t>
      </w:r>
      <w:r w:rsidR="000A198A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utomatic hand landmark identification process, </w:t>
      </w:r>
      <w:r w:rsidR="000A198A" w:rsidRPr="005676F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</w:t>
      </w:r>
      <w:r w:rsidR="000A198A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{3, 2, 4, 5, 1}</w:t>
      </w:r>
    </w:p>
    <w:p w14:paraId="1D19C10D" w14:textId="1DDED950" w:rsidR="00812001" w:rsidRPr="005676F4" w:rsidRDefault="00812001" w:rsidP="003F3C7B">
      <w:pPr>
        <w:spacing w:before="240" w:after="0" w:line="276" w:lineRule="auto"/>
        <w:ind w:left="950" w:hangingChars="396" w:hanging="95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6. </w:t>
      </w:r>
      <w:r w:rsidR="006D7A9A" w:rsidRPr="005676F4">
        <w:rPr>
          <w:rFonts w:ascii="Times New Roman" w:hAnsi="Times New Roman" w:cs="Times New Roman"/>
          <w:color w:val="000000" w:themeColor="text1"/>
          <w:sz w:val="24"/>
          <w:szCs w:val="24"/>
        </w:rPr>
        <w:t>Hand dimensions measured</w:t>
      </w:r>
    </w:p>
    <w:p w14:paraId="7A0AB2D0" w14:textId="60E6DD47" w:rsidR="00812001" w:rsidRPr="00E15559" w:rsidRDefault="00812001" w:rsidP="006D7A9A">
      <w:pPr>
        <w:spacing w:before="240" w:after="0" w:line="276" w:lineRule="auto"/>
        <w:ind w:left="950" w:hangingChars="396" w:hanging="950"/>
        <w:jc w:val="left"/>
        <w:rPr>
          <w:rFonts w:ascii="Times New Roman" w:hAnsi="Times New Roman" w:cs="Times New Roman"/>
          <w:sz w:val="24"/>
          <w:szCs w:val="24"/>
        </w:rPr>
      </w:pPr>
      <w:r w:rsidRPr="00E15559">
        <w:rPr>
          <w:rFonts w:ascii="Times New Roman" w:hAnsi="Times New Roman" w:cs="Times New Roman"/>
          <w:sz w:val="24"/>
          <w:szCs w:val="24"/>
        </w:rPr>
        <w:t xml:space="preserve">Figure 7. </w:t>
      </w:r>
      <w:r w:rsidR="006D7A9A" w:rsidRPr="006D7A9A">
        <w:rPr>
          <w:rFonts w:ascii="Times New Roman" w:hAnsi="Times New Roman" w:cs="Times New Roman"/>
          <w:sz w:val="24"/>
          <w:szCs w:val="24"/>
        </w:rPr>
        <w:t>Hand landmarks for 3D semi-automatic measurement: (a) palm and (b) dorsal</w:t>
      </w:r>
      <w:r w:rsidRPr="00E1555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77AD89E" w14:textId="77777777" w:rsidR="00812001" w:rsidRPr="00E15559" w:rsidRDefault="00812001" w:rsidP="00812001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0ED4DAAD" w14:textId="77777777" w:rsidR="00812001" w:rsidRPr="00E15559" w:rsidRDefault="00812001" w:rsidP="00812001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E15559">
        <w:rPr>
          <w:rFonts w:ascii="Times New Roman" w:hAnsi="Times New Roman" w:cs="Times New Roman"/>
          <w:sz w:val="24"/>
          <w:szCs w:val="24"/>
        </w:rPr>
        <w:br w:type="page"/>
      </w:r>
    </w:p>
    <w:p w14:paraId="16D5D7F2" w14:textId="77777777" w:rsidR="00812001" w:rsidRPr="00E15559" w:rsidRDefault="00812001" w:rsidP="0081200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15559">
        <w:rPr>
          <w:rFonts w:ascii="Times New Roman" w:hAnsi="Times New Roman" w:cs="Times New Roman"/>
          <w:b/>
          <w:sz w:val="24"/>
          <w:szCs w:val="24"/>
        </w:rPr>
        <w:lastRenderedPageBreak/>
        <w:t>List of Tables</w:t>
      </w:r>
    </w:p>
    <w:p w14:paraId="24CA2220" w14:textId="77777777" w:rsidR="00812001" w:rsidRPr="00E15559" w:rsidRDefault="00812001" w:rsidP="00812001">
      <w:pPr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98BFCD7" w14:textId="0FACBD51" w:rsidR="00812001" w:rsidRPr="00E15559" w:rsidRDefault="00812001" w:rsidP="000D279D">
      <w:pPr>
        <w:spacing w:before="240" w:after="0" w:line="276" w:lineRule="auto"/>
        <w:ind w:left="826" w:hangingChars="344" w:hanging="826"/>
        <w:jc w:val="left"/>
        <w:rPr>
          <w:rFonts w:ascii="Times New Roman" w:hAnsi="Times New Roman" w:cs="Times New Roman"/>
          <w:sz w:val="24"/>
          <w:szCs w:val="24"/>
        </w:rPr>
      </w:pPr>
      <w:r w:rsidRPr="00E15559">
        <w:rPr>
          <w:rFonts w:ascii="Times New Roman" w:hAnsi="Times New Roman" w:cs="Times New Roman"/>
          <w:sz w:val="24"/>
          <w:szCs w:val="24"/>
        </w:rPr>
        <w:t xml:space="preserve">Table 1. </w:t>
      </w:r>
      <w:r w:rsidR="00B26F52" w:rsidRPr="00B26F52">
        <w:rPr>
          <w:rFonts w:ascii="Times New Roman" w:hAnsi="Times New Roman" w:cs="Times New Roman"/>
          <w:sz w:val="24"/>
          <w:szCs w:val="24"/>
        </w:rPr>
        <w:t>Hand dimensions showing significant measurement differences between the 3D-SAMP and DMP</w:t>
      </w:r>
    </w:p>
    <w:p w14:paraId="0A6FAE6F" w14:textId="5E8B0808" w:rsidR="00812001" w:rsidRDefault="00812001" w:rsidP="000D279D">
      <w:pPr>
        <w:spacing w:before="240" w:after="0" w:line="276" w:lineRule="auto"/>
        <w:ind w:left="826" w:hangingChars="344" w:hanging="826"/>
        <w:jc w:val="left"/>
        <w:rPr>
          <w:rFonts w:ascii="Times New Roman" w:hAnsi="Times New Roman" w:cs="Times New Roman"/>
          <w:sz w:val="24"/>
          <w:szCs w:val="24"/>
        </w:rPr>
      </w:pPr>
      <w:r w:rsidRPr="00E15559">
        <w:rPr>
          <w:rFonts w:ascii="Times New Roman" w:hAnsi="Times New Roman" w:cs="Times New Roman"/>
          <w:sz w:val="24"/>
          <w:szCs w:val="24"/>
        </w:rPr>
        <w:t xml:space="preserve">Table 2. </w:t>
      </w:r>
      <w:r w:rsidR="00B26F52" w:rsidRPr="00B26F52">
        <w:rPr>
          <w:rFonts w:ascii="Times New Roman" w:hAnsi="Times New Roman" w:cs="Times New Roman"/>
          <w:sz w:val="24"/>
          <w:szCs w:val="24"/>
        </w:rPr>
        <w:t>Frequencies of hand dimensions by the reliability measures SD and CV</w:t>
      </w:r>
    </w:p>
    <w:p w14:paraId="0DAD9FB7" w14:textId="68BF8E0F" w:rsidR="00F27453" w:rsidRDefault="002D2623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</w:instrTex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27453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345145B" w14:textId="77777777" w:rsidR="007A3BE5" w:rsidRDefault="007A3BE5" w:rsidP="00A60E18">
      <w:pPr>
        <w:spacing w:after="0" w:line="240" w:lineRule="auto"/>
      </w:pPr>
      <w:r>
        <w:separator/>
      </w:r>
    </w:p>
  </w:endnote>
  <w:endnote w:type="continuationSeparator" w:id="0">
    <w:p w14:paraId="6999C9E3" w14:textId="77777777" w:rsidR="007A3BE5" w:rsidRDefault="007A3BE5" w:rsidP="00A60E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">
    <w:altName w:val="Gulim"/>
    <w:panose1 w:val="020B0600000101010101"/>
    <w:charset w:val="81"/>
    <w:family w:val="roman"/>
    <w:notTrueType/>
    <w:pitch w:val="fixed"/>
    <w:sig w:usb0="00000001" w:usb1="09060000" w:usb2="00000010" w:usb3="00000000" w:csb0="0008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D14E53F" w14:textId="77777777" w:rsidR="007A3BE5" w:rsidRDefault="007A3BE5" w:rsidP="00A60E18">
      <w:pPr>
        <w:spacing w:after="0" w:line="240" w:lineRule="auto"/>
      </w:pPr>
      <w:r>
        <w:separator/>
      </w:r>
    </w:p>
  </w:footnote>
  <w:footnote w:type="continuationSeparator" w:id="0">
    <w:p w14:paraId="4869C8CB" w14:textId="77777777" w:rsidR="007A3BE5" w:rsidRDefault="007A3BE5" w:rsidP="00A60E1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rAwNAEhIwMzC1MDJR2l4NTi4sz8PJACw1oAtBNpA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uman_Factors_Ergo_Mf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df9tzsm0s95xefze4ptaaywezrx5wwr2sw&quot;&gt;Wonsup Lee&lt;record-ids&gt;&lt;item&gt;348&lt;/item&gt;&lt;item&gt;349&lt;/item&gt;&lt;item&gt;350&lt;/item&gt;&lt;item&gt;351&lt;/item&gt;&lt;item&gt;355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418&lt;/item&gt;&lt;item&gt;529&lt;/item&gt;&lt;item&gt;530&lt;/item&gt;&lt;item&gt;531&lt;/item&gt;&lt;item&gt;532&lt;/item&gt;&lt;item&gt;533&lt;/item&gt;&lt;item&gt;535&lt;/item&gt;&lt;item&gt;605&lt;/item&gt;&lt;item&gt;611&lt;/item&gt;&lt;item&gt;622&lt;/item&gt;&lt;item&gt;684&lt;/item&gt;&lt;item&gt;685&lt;/item&gt;&lt;/record-ids&gt;&lt;/item&gt;&lt;/Libraries&gt;"/>
  </w:docVars>
  <w:rsids>
    <w:rsidRoot w:val="00C26A02"/>
    <w:rsid w:val="0000401D"/>
    <w:rsid w:val="000124F3"/>
    <w:rsid w:val="00017DAD"/>
    <w:rsid w:val="000214A0"/>
    <w:rsid w:val="00021A04"/>
    <w:rsid w:val="0004039C"/>
    <w:rsid w:val="00045F1B"/>
    <w:rsid w:val="000460E4"/>
    <w:rsid w:val="00047ACA"/>
    <w:rsid w:val="000526C2"/>
    <w:rsid w:val="00055818"/>
    <w:rsid w:val="00064158"/>
    <w:rsid w:val="000651A0"/>
    <w:rsid w:val="00067AA3"/>
    <w:rsid w:val="00076BD6"/>
    <w:rsid w:val="0008584B"/>
    <w:rsid w:val="00087F3C"/>
    <w:rsid w:val="00090F28"/>
    <w:rsid w:val="00094CDB"/>
    <w:rsid w:val="000A198A"/>
    <w:rsid w:val="000A3D5C"/>
    <w:rsid w:val="000A7033"/>
    <w:rsid w:val="000B0EFD"/>
    <w:rsid w:val="000B0F7C"/>
    <w:rsid w:val="000B29E1"/>
    <w:rsid w:val="000B2C20"/>
    <w:rsid w:val="000B39DE"/>
    <w:rsid w:val="000B7F94"/>
    <w:rsid w:val="000C4E53"/>
    <w:rsid w:val="000C7A5D"/>
    <w:rsid w:val="000D279D"/>
    <w:rsid w:val="000D4830"/>
    <w:rsid w:val="000E43A8"/>
    <w:rsid w:val="000F0E1F"/>
    <w:rsid w:val="000F2432"/>
    <w:rsid w:val="000F2B50"/>
    <w:rsid w:val="000F3DD3"/>
    <w:rsid w:val="0010132C"/>
    <w:rsid w:val="0011204A"/>
    <w:rsid w:val="00113A32"/>
    <w:rsid w:val="001179DA"/>
    <w:rsid w:val="001405C9"/>
    <w:rsid w:val="00151F45"/>
    <w:rsid w:val="0015447C"/>
    <w:rsid w:val="00161EF3"/>
    <w:rsid w:val="001638D6"/>
    <w:rsid w:val="001675A8"/>
    <w:rsid w:val="00171505"/>
    <w:rsid w:val="00176401"/>
    <w:rsid w:val="00177C84"/>
    <w:rsid w:val="00185507"/>
    <w:rsid w:val="00190B95"/>
    <w:rsid w:val="001976F9"/>
    <w:rsid w:val="001A0F2A"/>
    <w:rsid w:val="001A2EB0"/>
    <w:rsid w:val="001A3E7F"/>
    <w:rsid w:val="001B045E"/>
    <w:rsid w:val="001B3C69"/>
    <w:rsid w:val="001B54E7"/>
    <w:rsid w:val="001C2885"/>
    <w:rsid w:val="001C5CBB"/>
    <w:rsid w:val="001D1D4F"/>
    <w:rsid w:val="001D6B3C"/>
    <w:rsid w:val="001D7A41"/>
    <w:rsid w:val="001F1BFB"/>
    <w:rsid w:val="001F203E"/>
    <w:rsid w:val="001F223E"/>
    <w:rsid w:val="001F33DA"/>
    <w:rsid w:val="00200F5B"/>
    <w:rsid w:val="002038E7"/>
    <w:rsid w:val="00205100"/>
    <w:rsid w:val="00210942"/>
    <w:rsid w:val="00212825"/>
    <w:rsid w:val="002206C1"/>
    <w:rsid w:val="002330C3"/>
    <w:rsid w:val="00242075"/>
    <w:rsid w:val="0025624A"/>
    <w:rsid w:val="00256445"/>
    <w:rsid w:val="00274BE5"/>
    <w:rsid w:val="00276F7C"/>
    <w:rsid w:val="00277C05"/>
    <w:rsid w:val="002855D7"/>
    <w:rsid w:val="00287044"/>
    <w:rsid w:val="00292C8D"/>
    <w:rsid w:val="002A4FFC"/>
    <w:rsid w:val="002B2BAA"/>
    <w:rsid w:val="002C5F7C"/>
    <w:rsid w:val="002D2623"/>
    <w:rsid w:val="002D7547"/>
    <w:rsid w:val="002D78E4"/>
    <w:rsid w:val="002F498B"/>
    <w:rsid w:val="002F7B48"/>
    <w:rsid w:val="003003F5"/>
    <w:rsid w:val="0030103E"/>
    <w:rsid w:val="00301A74"/>
    <w:rsid w:val="00304AA4"/>
    <w:rsid w:val="0030541C"/>
    <w:rsid w:val="003054AA"/>
    <w:rsid w:val="00311BE0"/>
    <w:rsid w:val="00321654"/>
    <w:rsid w:val="0032382A"/>
    <w:rsid w:val="0032645D"/>
    <w:rsid w:val="0033309C"/>
    <w:rsid w:val="00337241"/>
    <w:rsid w:val="00337E5A"/>
    <w:rsid w:val="00345FBC"/>
    <w:rsid w:val="003474C9"/>
    <w:rsid w:val="00363BD5"/>
    <w:rsid w:val="003663EA"/>
    <w:rsid w:val="00367AEB"/>
    <w:rsid w:val="00390A3A"/>
    <w:rsid w:val="0039215C"/>
    <w:rsid w:val="00394896"/>
    <w:rsid w:val="003951E6"/>
    <w:rsid w:val="003A0005"/>
    <w:rsid w:val="003C3D8F"/>
    <w:rsid w:val="003C64CA"/>
    <w:rsid w:val="003C6D3C"/>
    <w:rsid w:val="003D52DE"/>
    <w:rsid w:val="003D66D4"/>
    <w:rsid w:val="003E5DA4"/>
    <w:rsid w:val="003F1F49"/>
    <w:rsid w:val="003F3C7B"/>
    <w:rsid w:val="003F5439"/>
    <w:rsid w:val="00402144"/>
    <w:rsid w:val="00403206"/>
    <w:rsid w:val="004139FE"/>
    <w:rsid w:val="0041696E"/>
    <w:rsid w:val="00424364"/>
    <w:rsid w:val="00431D4B"/>
    <w:rsid w:val="00451E4A"/>
    <w:rsid w:val="004551E6"/>
    <w:rsid w:val="004553D3"/>
    <w:rsid w:val="00455F70"/>
    <w:rsid w:val="004562E0"/>
    <w:rsid w:val="00457333"/>
    <w:rsid w:val="00460E01"/>
    <w:rsid w:val="004647B4"/>
    <w:rsid w:val="00475B99"/>
    <w:rsid w:val="00487554"/>
    <w:rsid w:val="004923FE"/>
    <w:rsid w:val="004B384A"/>
    <w:rsid w:val="004C02D7"/>
    <w:rsid w:val="004C1705"/>
    <w:rsid w:val="004C4C14"/>
    <w:rsid w:val="004C5C3D"/>
    <w:rsid w:val="004C6DBB"/>
    <w:rsid w:val="004F4716"/>
    <w:rsid w:val="00530A24"/>
    <w:rsid w:val="005375D1"/>
    <w:rsid w:val="00552806"/>
    <w:rsid w:val="00555097"/>
    <w:rsid w:val="005641DD"/>
    <w:rsid w:val="005676F4"/>
    <w:rsid w:val="00585110"/>
    <w:rsid w:val="005873F8"/>
    <w:rsid w:val="00591E38"/>
    <w:rsid w:val="005920D5"/>
    <w:rsid w:val="005944F4"/>
    <w:rsid w:val="00595606"/>
    <w:rsid w:val="005C3232"/>
    <w:rsid w:val="005D222D"/>
    <w:rsid w:val="005D45AF"/>
    <w:rsid w:val="005E7B0C"/>
    <w:rsid w:val="005F738B"/>
    <w:rsid w:val="00600C30"/>
    <w:rsid w:val="00601D45"/>
    <w:rsid w:val="00604652"/>
    <w:rsid w:val="00605187"/>
    <w:rsid w:val="00605486"/>
    <w:rsid w:val="00617905"/>
    <w:rsid w:val="00626CB2"/>
    <w:rsid w:val="00632969"/>
    <w:rsid w:val="00634123"/>
    <w:rsid w:val="006358CB"/>
    <w:rsid w:val="00640663"/>
    <w:rsid w:val="0064155D"/>
    <w:rsid w:val="006467CF"/>
    <w:rsid w:val="006521A3"/>
    <w:rsid w:val="00652897"/>
    <w:rsid w:val="006532FA"/>
    <w:rsid w:val="006538CA"/>
    <w:rsid w:val="00655941"/>
    <w:rsid w:val="00657DD2"/>
    <w:rsid w:val="0066096A"/>
    <w:rsid w:val="0066461E"/>
    <w:rsid w:val="00664E44"/>
    <w:rsid w:val="0067047F"/>
    <w:rsid w:val="00672C54"/>
    <w:rsid w:val="00690BC8"/>
    <w:rsid w:val="0069283A"/>
    <w:rsid w:val="006A097A"/>
    <w:rsid w:val="006B50F6"/>
    <w:rsid w:val="006B6C2F"/>
    <w:rsid w:val="006B71B3"/>
    <w:rsid w:val="006B766C"/>
    <w:rsid w:val="006C0B16"/>
    <w:rsid w:val="006C3D3F"/>
    <w:rsid w:val="006D5ACB"/>
    <w:rsid w:val="006D7A9A"/>
    <w:rsid w:val="006E0BFA"/>
    <w:rsid w:val="006E28AF"/>
    <w:rsid w:val="006F51C9"/>
    <w:rsid w:val="007033FD"/>
    <w:rsid w:val="007113CF"/>
    <w:rsid w:val="0072008A"/>
    <w:rsid w:val="00726221"/>
    <w:rsid w:val="007268D6"/>
    <w:rsid w:val="00740BE2"/>
    <w:rsid w:val="00747996"/>
    <w:rsid w:val="00756265"/>
    <w:rsid w:val="00757A1C"/>
    <w:rsid w:val="00763217"/>
    <w:rsid w:val="007701A6"/>
    <w:rsid w:val="00772E0F"/>
    <w:rsid w:val="007824F5"/>
    <w:rsid w:val="00786EBD"/>
    <w:rsid w:val="007A3BE5"/>
    <w:rsid w:val="007B5564"/>
    <w:rsid w:val="007C1778"/>
    <w:rsid w:val="007D3814"/>
    <w:rsid w:val="007D3F20"/>
    <w:rsid w:val="007E1225"/>
    <w:rsid w:val="007F0899"/>
    <w:rsid w:val="00805710"/>
    <w:rsid w:val="008118C3"/>
    <w:rsid w:val="00812001"/>
    <w:rsid w:val="00812565"/>
    <w:rsid w:val="00817764"/>
    <w:rsid w:val="00824B25"/>
    <w:rsid w:val="008374CD"/>
    <w:rsid w:val="008408D4"/>
    <w:rsid w:val="0084182C"/>
    <w:rsid w:val="00842EA8"/>
    <w:rsid w:val="00844F12"/>
    <w:rsid w:val="00852378"/>
    <w:rsid w:val="008553FE"/>
    <w:rsid w:val="00865333"/>
    <w:rsid w:val="008666C4"/>
    <w:rsid w:val="00875C51"/>
    <w:rsid w:val="008836E4"/>
    <w:rsid w:val="00883A7B"/>
    <w:rsid w:val="008864B7"/>
    <w:rsid w:val="00887C44"/>
    <w:rsid w:val="008A03CC"/>
    <w:rsid w:val="008A39B3"/>
    <w:rsid w:val="008B4E37"/>
    <w:rsid w:val="008C4A2D"/>
    <w:rsid w:val="008D5D5B"/>
    <w:rsid w:val="008D7A7C"/>
    <w:rsid w:val="008E052D"/>
    <w:rsid w:val="0090654F"/>
    <w:rsid w:val="00922618"/>
    <w:rsid w:val="00933232"/>
    <w:rsid w:val="00933524"/>
    <w:rsid w:val="00944E18"/>
    <w:rsid w:val="00953805"/>
    <w:rsid w:val="00953F8A"/>
    <w:rsid w:val="00970AB3"/>
    <w:rsid w:val="009734E2"/>
    <w:rsid w:val="00974601"/>
    <w:rsid w:val="00983FA8"/>
    <w:rsid w:val="00990EF9"/>
    <w:rsid w:val="009939D3"/>
    <w:rsid w:val="00994499"/>
    <w:rsid w:val="009946C9"/>
    <w:rsid w:val="009A0AB1"/>
    <w:rsid w:val="009A5CDD"/>
    <w:rsid w:val="009B5A56"/>
    <w:rsid w:val="009B5B03"/>
    <w:rsid w:val="009C1453"/>
    <w:rsid w:val="009C492E"/>
    <w:rsid w:val="009C7F76"/>
    <w:rsid w:val="009D25D6"/>
    <w:rsid w:val="009D3152"/>
    <w:rsid w:val="009D5F7C"/>
    <w:rsid w:val="009E5D95"/>
    <w:rsid w:val="009F3A8C"/>
    <w:rsid w:val="009F42B9"/>
    <w:rsid w:val="009F6177"/>
    <w:rsid w:val="00A018B8"/>
    <w:rsid w:val="00A06967"/>
    <w:rsid w:val="00A1574A"/>
    <w:rsid w:val="00A208AF"/>
    <w:rsid w:val="00A247AC"/>
    <w:rsid w:val="00A361DB"/>
    <w:rsid w:val="00A4104E"/>
    <w:rsid w:val="00A47E5A"/>
    <w:rsid w:val="00A60534"/>
    <w:rsid w:val="00A60E18"/>
    <w:rsid w:val="00A67C1E"/>
    <w:rsid w:val="00A745A5"/>
    <w:rsid w:val="00A809A9"/>
    <w:rsid w:val="00A95BAE"/>
    <w:rsid w:val="00AA261E"/>
    <w:rsid w:val="00AA4B6B"/>
    <w:rsid w:val="00AB06DB"/>
    <w:rsid w:val="00AD41A3"/>
    <w:rsid w:val="00AE6E08"/>
    <w:rsid w:val="00AF458D"/>
    <w:rsid w:val="00B04364"/>
    <w:rsid w:val="00B10E04"/>
    <w:rsid w:val="00B214C8"/>
    <w:rsid w:val="00B26F52"/>
    <w:rsid w:val="00B45632"/>
    <w:rsid w:val="00B53BAD"/>
    <w:rsid w:val="00B6403F"/>
    <w:rsid w:val="00B741C2"/>
    <w:rsid w:val="00B80892"/>
    <w:rsid w:val="00BA65B4"/>
    <w:rsid w:val="00BB1837"/>
    <w:rsid w:val="00BB58EE"/>
    <w:rsid w:val="00BB5CDC"/>
    <w:rsid w:val="00BB67A6"/>
    <w:rsid w:val="00BC0076"/>
    <w:rsid w:val="00BD0958"/>
    <w:rsid w:val="00BD0C7A"/>
    <w:rsid w:val="00BD4D79"/>
    <w:rsid w:val="00BD695F"/>
    <w:rsid w:val="00BD7B25"/>
    <w:rsid w:val="00BE4334"/>
    <w:rsid w:val="00BE7CDA"/>
    <w:rsid w:val="00BF2B44"/>
    <w:rsid w:val="00C01EC0"/>
    <w:rsid w:val="00C0415E"/>
    <w:rsid w:val="00C147C0"/>
    <w:rsid w:val="00C22B20"/>
    <w:rsid w:val="00C24595"/>
    <w:rsid w:val="00C26A02"/>
    <w:rsid w:val="00C278D9"/>
    <w:rsid w:val="00C37B98"/>
    <w:rsid w:val="00C43D3F"/>
    <w:rsid w:val="00C44D9C"/>
    <w:rsid w:val="00C505D1"/>
    <w:rsid w:val="00C51CE5"/>
    <w:rsid w:val="00C53FAC"/>
    <w:rsid w:val="00C65665"/>
    <w:rsid w:val="00C72800"/>
    <w:rsid w:val="00C81A50"/>
    <w:rsid w:val="00C86A3A"/>
    <w:rsid w:val="00C91943"/>
    <w:rsid w:val="00C955AC"/>
    <w:rsid w:val="00C95BCE"/>
    <w:rsid w:val="00CA26DC"/>
    <w:rsid w:val="00CA39E3"/>
    <w:rsid w:val="00CA6A66"/>
    <w:rsid w:val="00CA77CE"/>
    <w:rsid w:val="00CC5AA6"/>
    <w:rsid w:val="00CE68E5"/>
    <w:rsid w:val="00CE6BA0"/>
    <w:rsid w:val="00CF1BCD"/>
    <w:rsid w:val="00CF2237"/>
    <w:rsid w:val="00D0420F"/>
    <w:rsid w:val="00D059D2"/>
    <w:rsid w:val="00D1287B"/>
    <w:rsid w:val="00D175A2"/>
    <w:rsid w:val="00D176AB"/>
    <w:rsid w:val="00D40407"/>
    <w:rsid w:val="00D40EB5"/>
    <w:rsid w:val="00D42B0D"/>
    <w:rsid w:val="00D62D46"/>
    <w:rsid w:val="00D70A4C"/>
    <w:rsid w:val="00D823DC"/>
    <w:rsid w:val="00D91929"/>
    <w:rsid w:val="00D91F05"/>
    <w:rsid w:val="00D94B80"/>
    <w:rsid w:val="00D97A7C"/>
    <w:rsid w:val="00DB06F0"/>
    <w:rsid w:val="00DB114D"/>
    <w:rsid w:val="00DC0E9D"/>
    <w:rsid w:val="00DF0543"/>
    <w:rsid w:val="00E23122"/>
    <w:rsid w:val="00E3147D"/>
    <w:rsid w:val="00E35EBD"/>
    <w:rsid w:val="00E37916"/>
    <w:rsid w:val="00E536AD"/>
    <w:rsid w:val="00E53E90"/>
    <w:rsid w:val="00E61C52"/>
    <w:rsid w:val="00E635E4"/>
    <w:rsid w:val="00E65197"/>
    <w:rsid w:val="00E658B4"/>
    <w:rsid w:val="00E67F5D"/>
    <w:rsid w:val="00E81DAE"/>
    <w:rsid w:val="00E8379B"/>
    <w:rsid w:val="00E8391B"/>
    <w:rsid w:val="00E905D4"/>
    <w:rsid w:val="00EA2496"/>
    <w:rsid w:val="00EC1631"/>
    <w:rsid w:val="00EC2DDC"/>
    <w:rsid w:val="00ED66F2"/>
    <w:rsid w:val="00EE33CD"/>
    <w:rsid w:val="00EF00B6"/>
    <w:rsid w:val="00EF1C06"/>
    <w:rsid w:val="00EF493B"/>
    <w:rsid w:val="00EF581E"/>
    <w:rsid w:val="00F14100"/>
    <w:rsid w:val="00F1556B"/>
    <w:rsid w:val="00F17139"/>
    <w:rsid w:val="00F27453"/>
    <w:rsid w:val="00F344A9"/>
    <w:rsid w:val="00F4515A"/>
    <w:rsid w:val="00F46A1C"/>
    <w:rsid w:val="00F601C9"/>
    <w:rsid w:val="00F6102E"/>
    <w:rsid w:val="00F61BD3"/>
    <w:rsid w:val="00F63A29"/>
    <w:rsid w:val="00F74976"/>
    <w:rsid w:val="00F75763"/>
    <w:rsid w:val="00F82F93"/>
    <w:rsid w:val="00F8340A"/>
    <w:rsid w:val="00F83BA6"/>
    <w:rsid w:val="00F84D11"/>
    <w:rsid w:val="00F95EE3"/>
    <w:rsid w:val="00F96E00"/>
    <w:rsid w:val="00FA00CB"/>
    <w:rsid w:val="00FA7435"/>
    <w:rsid w:val="00FA759E"/>
    <w:rsid w:val="00FB1839"/>
    <w:rsid w:val="00FC24EC"/>
    <w:rsid w:val="00FC3CFA"/>
    <w:rsid w:val="00FC4F42"/>
    <w:rsid w:val="00FE58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6CA3C6"/>
  <w15:chartTrackingRefBased/>
  <w15:docId w15:val="{8AC3C26A-20B8-472D-A310-B361C3B09D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6403F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26A02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C26A02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C26A02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C26A02"/>
    <w:pPr>
      <w:spacing w:line="24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C26A02"/>
    <w:rPr>
      <w:rFonts w:ascii="Times New Roman" w:eastAsia="맑은 고딕" w:hAnsi="Times New Roman" w:cs="Times New Roman"/>
      <w:noProof/>
      <w:sz w:val="24"/>
    </w:rPr>
  </w:style>
  <w:style w:type="paragraph" w:customStyle="1" w:styleId="s0">
    <w:name w:val="s0"/>
    <w:rsid w:val="00487554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Times New Roman" w:eastAsia="바탕" w:hAnsi="Times New Roman" w:cs="Times New Roman"/>
      <w:kern w:val="0"/>
      <w:sz w:val="24"/>
      <w:szCs w:val="24"/>
    </w:rPr>
  </w:style>
  <w:style w:type="paragraph" w:styleId="a4">
    <w:name w:val="Normal (Web)"/>
    <w:basedOn w:val="a"/>
    <w:rsid w:val="0048755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styleId="a5">
    <w:name w:val="List Paragraph"/>
    <w:basedOn w:val="a"/>
    <w:uiPriority w:val="34"/>
    <w:qFormat/>
    <w:rsid w:val="00BC0076"/>
    <w:pPr>
      <w:ind w:leftChars="400" w:left="800"/>
    </w:pPr>
  </w:style>
  <w:style w:type="character" w:styleId="a6">
    <w:name w:val="annotation reference"/>
    <w:basedOn w:val="a0"/>
    <w:uiPriority w:val="99"/>
    <w:semiHidden/>
    <w:unhideWhenUsed/>
    <w:rsid w:val="00094CDB"/>
    <w:rPr>
      <w:sz w:val="18"/>
      <w:szCs w:val="18"/>
    </w:rPr>
  </w:style>
  <w:style w:type="paragraph" w:styleId="a7">
    <w:name w:val="annotation text"/>
    <w:basedOn w:val="a"/>
    <w:link w:val="Char"/>
    <w:uiPriority w:val="99"/>
    <w:semiHidden/>
    <w:unhideWhenUsed/>
    <w:rsid w:val="00094CDB"/>
    <w:pPr>
      <w:jc w:val="left"/>
    </w:pPr>
  </w:style>
  <w:style w:type="character" w:customStyle="1" w:styleId="Char">
    <w:name w:val="메모 텍스트 Char"/>
    <w:basedOn w:val="a0"/>
    <w:link w:val="a7"/>
    <w:uiPriority w:val="99"/>
    <w:semiHidden/>
    <w:rsid w:val="00094CDB"/>
  </w:style>
  <w:style w:type="paragraph" w:styleId="a8">
    <w:name w:val="annotation subject"/>
    <w:basedOn w:val="a7"/>
    <w:next w:val="a7"/>
    <w:link w:val="Char0"/>
    <w:uiPriority w:val="99"/>
    <w:semiHidden/>
    <w:unhideWhenUsed/>
    <w:rsid w:val="00094CDB"/>
    <w:rPr>
      <w:b/>
      <w:bCs/>
    </w:rPr>
  </w:style>
  <w:style w:type="character" w:customStyle="1" w:styleId="Char0">
    <w:name w:val="메모 주제 Char"/>
    <w:basedOn w:val="Char"/>
    <w:link w:val="a8"/>
    <w:uiPriority w:val="99"/>
    <w:semiHidden/>
    <w:rsid w:val="00094CDB"/>
    <w:rPr>
      <w:b/>
      <w:bCs/>
    </w:rPr>
  </w:style>
  <w:style w:type="paragraph" w:styleId="a9">
    <w:name w:val="Balloon Text"/>
    <w:basedOn w:val="a"/>
    <w:link w:val="Char1"/>
    <w:uiPriority w:val="99"/>
    <w:semiHidden/>
    <w:unhideWhenUsed/>
    <w:rsid w:val="00094CDB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9"/>
    <w:uiPriority w:val="99"/>
    <w:semiHidden/>
    <w:rsid w:val="00094CDB"/>
    <w:rPr>
      <w:rFonts w:asciiTheme="majorHAnsi" w:eastAsiaTheme="majorEastAsia" w:hAnsiTheme="majorHAnsi" w:cstheme="majorBidi"/>
      <w:sz w:val="18"/>
      <w:szCs w:val="18"/>
    </w:rPr>
  </w:style>
  <w:style w:type="paragraph" w:styleId="aa">
    <w:name w:val="header"/>
    <w:basedOn w:val="a"/>
    <w:link w:val="Char2"/>
    <w:uiPriority w:val="99"/>
    <w:unhideWhenUsed/>
    <w:rsid w:val="00A60E18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0"/>
    <w:link w:val="aa"/>
    <w:uiPriority w:val="99"/>
    <w:rsid w:val="00A60E18"/>
  </w:style>
  <w:style w:type="paragraph" w:styleId="ab">
    <w:name w:val="footer"/>
    <w:basedOn w:val="a"/>
    <w:link w:val="Char3"/>
    <w:uiPriority w:val="99"/>
    <w:unhideWhenUsed/>
    <w:rsid w:val="00A60E18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0"/>
    <w:link w:val="ab"/>
    <w:uiPriority w:val="99"/>
    <w:rsid w:val="00A60E18"/>
  </w:style>
  <w:style w:type="table" w:styleId="ac">
    <w:name w:val="Table Grid"/>
    <w:basedOn w:val="a1"/>
    <w:rsid w:val="002C5F7C"/>
    <w:pPr>
      <w:spacing w:after="0" w:line="240" w:lineRule="auto"/>
      <w:jc w:val="left"/>
    </w:pPr>
    <w:rPr>
      <w:rFonts w:ascii="Times New Roman" w:eastAsia="바탕" w:hAnsi="Times New Roman" w:cs="Times New Roman"/>
      <w:kern w:val="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4966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4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FCF968-36A0-4495-8661-67BC572478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16</TotalTime>
  <Pages>1</Pages>
  <Words>7014</Words>
  <Characters>39980</Characters>
  <Application>Microsoft Office Word</Application>
  <DocSecurity>0</DocSecurity>
  <Lines>333</Lines>
  <Paragraphs>93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69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nsup LEE</dc:creator>
  <cp:keywords/>
  <dc:description/>
  <cp:lastModifiedBy>user</cp:lastModifiedBy>
  <cp:revision>290</cp:revision>
  <dcterms:created xsi:type="dcterms:W3CDTF">2014-05-30T04:45:00Z</dcterms:created>
  <dcterms:modified xsi:type="dcterms:W3CDTF">2017-02-06T01:20:00Z</dcterms:modified>
</cp:coreProperties>
</file>